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5FED1" w14:textId="7BAC1DAE" w:rsidR="005D30D4" w:rsidRDefault="005D30D4" w:rsidP="005D30D4">
      <w:pPr>
        <w:pStyle w:val="Portada-TtulodelTFG"/>
        <w:spacing w:before="0"/>
        <w:rPr>
          <w:lang w:val="es-ES"/>
        </w:rPr>
      </w:pPr>
      <w:r w:rsidRPr="005D30D4">
        <w:rPr>
          <w:lang w:val="es-ES"/>
        </w:rPr>
        <w:t>TÍTULO DEL TFG [Arial</w:t>
      </w:r>
      <w:r w:rsidR="007D7A36">
        <w:rPr>
          <w:lang w:val="es-ES"/>
        </w:rPr>
        <w:t xml:space="preserve"> o times new roman</w:t>
      </w:r>
      <w:r w:rsidRPr="005D30D4">
        <w:rPr>
          <w:lang w:val="es-ES"/>
        </w:rPr>
        <w:t xml:space="preserve"> </w:t>
      </w:r>
      <w:r>
        <w:rPr>
          <w:lang w:val="es-ES"/>
        </w:rPr>
        <w:t>18</w:t>
      </w:r>
      <w:r w:rsidRPr="005D30D4">
        <w:rPr>
          <w:lang w:val="es-ES"/>
        </w:rPr>
        <w:t>, bold, centrADO, MAYÚSCULAS]</w:t>
      </w:r>
      <w:r w:rsidR="00FE0109">
        <w:rPr>
          <w:lang w:val="es-ES"/>
        </w:rPr>
        <w:t xml:space="preserve"> en castellano</w:t>
      </w:r>
    </w:p>
    <w:p w14:paraId="180115E5" w14:textId="23F08041" w:rsidR="00FE0109" w:rsidRPr="005D30D4" w:rsidRDefault="00FE0109" w:rsidP="00FE0109">
      <w:pPr>
        <w:pStyle w:val="Portada-TtulodelTFG"/>
        <w:spacing w:before="0"/>
        <w:rPr>
          <w:lang w:val="es-ES"/>
        </w:rPr>
      </w:pPr>
      <w:r w:rsidRPr="005D30D4">
        <w:rPr>
          <w:lang w:val="es-ES"/>
        </w:rPr>
        <w:t>TÍTULO DEL TFG [Arial</w:t>
      </w:r>
      <w:r w:rsidR="007D7A36">
        <w:rPr>
          <w:lang w:val="es-ES"/>
        </w:rPr>
        <w:t xml:space="preserve"> o times new roman</w:t>
      </w:r>
      <w:r w:rsidRPr="005D30D4">
        <w:rPr>
          <w:lang w:val="es-ES"/>
        </w:rPr>
        <w:t xml:space="preserve"> </w:t>
      </w:r>
      <w:r>
        <w:rPr>
          <w:lang w:val="es-ES"/>
        </w:rPr>
        <w:t>18</w:t>
      </w:r>
      <w:r w:rsidRPr="005D30D4">
        <w:rPr>
          <w:lang w:val="es-ES"/>
        </w:rPr>
        <w:t>, bold, centrADO, MAYÚSCULAS]</w:t>
      </w:r>
      <w:r>
        <w:rPr>
          <w:lang w:val="es-ES"/>
        </w:rPr>
        <w:t xml:space="preserve"> en inglés</w:t>
      </w:r>
    </w:p>
    <w:p w14:paraId="58B29B0B" w14:textId="72268184" w:rsidR="005D30D4" w:rsidRDefault="005D30D4" w:rsidP="005D30D4">
      <w:pPr>
        <w:pStyle w:val="Portada-SubttuloCentroFacultadrea"/>
      </w:pPr>
      <w:r>
        <w:t>FACULTAD DE MEDICINA</w:t>
      </w:r>
      <w:r w:rsidR="00A05E24">
        <w:t xml:space="preserve"> DE ALBACETE</w:t>
      </w:r>
      <w:r w:rsidR="00A67202">
        <w:t xml:space="preserve"> o </w:t>
      </w:r>
      <w:r w:rsidR="00A05E24">
        <w:t>CHUA</w:t>
      </w:r>
    </w:p>
    <w:p w14:paraId="56F2ED7B" w14:textId="595403BB" w:rsidR="005D30D4" w:rsidRDefault="005D30D4" w:rsidP="005D30D4">
      <w:pPr>
        <w:pStyle w:val="Portada-SubttuloCentroFacultadrea"/>
      </w:pPr>
      <w:r>
        <w:t>DEPARTAMENTO</w:t>
      </w:r>
      <w:r w:rsidR="00A67202">
        <w:t xml:space="preserve"> o </w:t>
      </w:r>
      <w:r w:rsidR="00A05E24">
        <w:t>SERVICIO</w:t>
      </w:r>
      <w:r>
        <w:t xml:space="preserve"> DE XXXXXXXXXXXXX</w:t>
      </w:r>
    </w:p>
    <w:p w14:paraId="408D6485" w14:textId="058FA4BE" w:rsidR="005D30D4" w:rsidRDefault="00A67202" w:rsidP="005D30D4">
      <w:pPr>
        <w:pStyle w:val="Portada-SubttuloCentroFacultadrea"/>
      </w:pPr>
      <w:r>
        <w:rPr>
          <w:rFonts w:cs="Arial"/>
          <w:b w:val="0"/>
          <w:noProof/>
          <w:color w:val="8A0000"/>
          <w:lang w:eastAsia="es-ES"/>
        </w:rPr>
        <w:drawing>
          <wp:anchor distT="0" distB="0" distL="114300" distR="114300" simplePos="0" relativeHeight="251659264" behindDoc="1" locked="0" layoutInCell="1" allowOverlap="1" wp14:anchorId="3E884BC6" wp14:editId="31807F87">
            <wp:simplePos x="0" y="0"/>
            <wp:positionH relativeFrom="margin">
              <wp:posOffset>1978024</wp:posOffset>
            </wp:positionH>
            <wp:positionV relativeFrom="paragraph">
              <wp:posOffset>306388</wp:posOffset>
            </wp:positionV>
            <wp:extent cx="1781175" cy="1218273"/>
            <wp:effectExtent l="0" t="0" r="0" b="1270"/>
            <wp:wrapNone/>
            <wp:docPr id="25" name="Imagen 25"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Logotipo&#10;&#10;Descripción generada automáticament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792810" cy="1226231"/>
                    </a:xfrm>
                    <a:prstGeom prst="rect">
                      <a:avLst/>
                    </a:prstGeom>
                    <a:noFill/>
                    <a:ln>
                      <a:noFill/>
                    </a:ln>
                  </pic:spPr>
                </pic:pic>
              </a:graphicData>
            </a:graphic>
            <wp14:sizeRelH relativeFrom="page">
              <wp14:pctWidth>0</wp14:pctWidth>
            </wp14:sizeRelH>
            <wp14:sizeRelV relativeFrom="page">
              <wp14:pctHeight>0</wp14:pctHeight>
            </wp14:sizeRelV>
          </wp:anchor>
        </w:drawing>
      </w:r>
      <w:r w:rsidR="005D30D4">
        <w:t>ÁREA DE XXXXXXXXXXXXXXXX</w:t>
      </w:r>
    </w:p>
    <w:p w14:paraId="44B56CD5" w14:textId="77777777" w:rsidR="00A67202" w:rsidRDefault="00A67202" w:rsidP="005D30D4">
      <w:pPr>
        <w:pStyle w:val="Portada-SubttuloCentroFacultadrea"/>
      </w:pPr>
    </w:p>
    <w:p w14:paraId="01D098B7" w14:textId="6049AD71" w:rsidR="00B56802" w:rsidRDefault="00B56802" w:rsidP="005D30D4">
      <w:pPr>
        <w:pStyle w:val="ImgenesCENTRADAS"/>
      </w:pPr>
    </w:p>
    <w:p w14:paraId="6DA61A6B" w14:textId="77777777" w:rsidR="00A67202" w:rsidRDefault="00A67202" w:rsidP="005D30D4">
      <w:pPr>
        <w:pStyle w:val="ImgenesCENTRADAS"/>
      </w:pPr>
    </w:p>
    <w:p w14:paraId="42DF7DDC" w14:textId="77777777" w:rsidR="005D30D4" w:rsidRDefault="005D30D4" w:rsidP="005D30D4">
      <w:pPr>
        <w:pStyle w:val="Portada-SubttuloCentroFacultadrea"/>
      </w:pPr>
      <w:r>
        <w:t>UNIVERSIDAD DE CASTILLA-LA MANCHA</w:t>
      </w:r>
    </w:p>
    <w:p w14:paraId="2848759C" w14:textId="77777777" w:rsidR="005D30D4" w:rsidRDefault="005D30D4" w:rsidP="005D30D4"/>
    <w:p w14:paraId="7ED4B07E" w14:textId="77777777" w:rsidR="005D30D4" w:rsidRDefault="005D30D4" w:rsidP="005D30D4"/>
    <w:p w14:paraId="4083D546" w14:textId="77777777" w:rsidR="005D30D4" w:rsidRDefault="005D30D4" w:rsidP="005D30D4">
      <w:pPr>
        <w:pStyle w:val="Portada-AutoryTutor"/>
      </w:pPr>
      <w:r>
        <w:t>Autor: Alumno Apellido Apellido (</w:t>
      </w:r>
      <w:hyperlink r:id="rId8" w:history="1">
        <w:r w:rsidRPr="00C36530">
          <w:rPr>
            <w:rStyle w:val="Hipervnculo"/>
          </w:rPr>
          <w:t>Alumno.Apellido@uclm.es</w:t>
        </w:r>
      </w:hyperlink>
      <w:r>
        <w:t>)</w:t>
      </w:r>
    </w:p>
    <w:p w14:paraId="146005E1" w14:textId="77777777" w:rsidR="00FE0109" w:rsidRDefault="007F6CC5" w:rsidP="005D30D4">
      <w:pPr>
        <w:pStyle w:val="Portada-AutoryTutor"/>
        <w:sectPr w:rsidR="00FE0109" w:rsidSect="000128EC">
          <w:headerReference w:type="even" r:id="rId9"/>
          <w:headerReference w:type="default" r:id="rId10"/>
          <w:footerReference w:type="even" r:id="rId11"/>
          <w:footerReference w:type="default" r:id="rId12"/>
          <w:headerReference w:type="first" r:id="rId13"/>
          <w:footerReference w:type="first" r:id="rId14"/>
          <w:type w:val="oddPage"/>
          <w:pgSz w:w="11906" w:h="16838" w:code="9"/>
          <w:pgMar w:top="1418" w:right="1701" w:bottom="1418" w:left="1701" w:header="709" w:footer="709" w:gutter="284"/>
          <w:pgNumType w:fmt="lowerRoman"/>
          <w:cols w:space="708"/>
          <w:docGrid w:linePitch="360"/>
        </w:sectPr>
      </w:pPr>
      <w:r>
        <w:t xml:space="preserve">Tutor: </w:t>
      </w:r>
      <w:r w:rsidR="005D30D4">
        <w:t>Tutor Apellido Apellido (</w:t>
      </w:r>
      <w:hyperlink r:id="rId15" w:history="1">
        <w:r w:rsidR="005D30D4" w:rsidRPr="00C36530">
          <w:rPr>
            <w:rStyle w:val="Hipervnculo"/>
          </w:rPr>
          <w:t>Tutor.Apellido@uclm.es</w:t>
        </w:r>
      </w:hyperlink>
      <w:r w:rsidR="005D30D4">
        <w:t xml:space="preserve">) </w:t>
      </w:r>
    </w:p>
    <w:p w14:paraId="5D3DD84B" w14:textId="77777777" w:rsidR="005D30D4" w:rsidRDefault="005D30D4" w:rsidP="005D30D4">
      <w:pPr>
        <w:pStyle w:val="Ttulo1"/>
      </w:pPr>
      <w:bookmarkStart w:id="0" w:name="_Toc66702536"/>
      <w:r>
        <w:lastRenderedPageBreak/>
        <w:t>Agradecimientos</w:t>
      </w:r>
      <w:r w:rsidR="007F6CC5">
        <w:t xml:space="preserve"> (esta sección es opcional)</w:t>
      </w:r>
      <w:bookmarkEnd w:id="0"/>
    </w:p>
    <w:p w14:paraId="289FA63D" w14:textId="77777777" w:rsidR="007F6CC5" w:rsidRDefault="007F6CC5" w:rsidP="007F6CC5">
      <w:r>
        <w:t>Se puede incluir una dedicatoria, un agradecimiento, pero en todo caso, esta sección es opcional.</w:t>
      </w:r>
    </w:p>
    <w:p w14:paraId="0FB948B5" w14:textId="77777777" w:rsidR="007F6CC5" w:rsidRDefault="007F6CC5" w:rsidP="007F6CC5"/>
    <w:p w14:paraId="5226F35D" w14:textId="77777777" w:rsidR="007F6CC5" w:rsidRDefault="007F6CC5" w:rsidP="007F6CC5"/>
    <w:p w14:paraId="3B5305AF" w14:textId="77777777" w:rsidR="007F6CC5" w:rsidRDefault="007F6CC5" w:rsidP="007F6CC5"/>
    <w:p w14:paraId="7B0DEEAD" w14:textId="77777777" w:rsidR="007F6CC5" w:rsidRDefault="007F6CC5" w:rsidP="007F6CC5"/>
    <w:p w14:paraId="608A5676" w14:textId="77777777" w:rsidR="007F6CC5" w:rsidRDefault="007F6CC5" w:rsidP="007F6CC5"/>
    <w:p w14:paraId="1A5AEA53" w14:textId="77777777" w:rsidR="00FE0109" w:rsidRDefault="00FE0109" w:rsidP="00FE0109">
      <w:pPr>
        <w:sectPr w:rsidR="00FE0109" w:rsidSect="00FE0109">
          <w:headerReference w:type="default" r:id="rId16"/>
          <w:footerReference w:type="default" r:id="rId17"/>
          <w:pgSz w:w="11906" w:h="16838" w:code="9"/>
          <w:pgMar w:top="1418" w:right="1701" w:bottom="1418" w:left="1701" w:header="709" w:footer="709" w:gutter="284"/>
          <w:pgNumType w:fmt="lowerRoman"/>
          <w:cols w:space="708"/>
          <w:docGrid w:linePitch="360"/>
        </w:sectPr>
      </w:pPr>
      <w:bookmarkStart w:id="1" w:name="_Toc485773965"/>
    </w:p>
    <w:p w14:paraId="21A9B135" w14:textId="3F28789B" w:rsidR="00FE0109" w:rsidRDefault="00FE0109" w:rsidP="00FE0109">
      <w:pPr>
        <w:pStyle w:val="Ttulo1"/>
      </w:pPr>
      <w:bookmarkStart w:id="2" w:name="_Toc66702537"/>
      <w:r>
        <w:t>Número de palabras por sección</w:t>
      </w:r>
      <w:bookmarkEnd w:id="2"/>
    </w:p>
    <w:p w14:paraId="0600079D" w14:textId="6EEC2E9F" w:rsidR="00FE0109" w:rsidRDefault="00FE0109" w:rsidP="00FE0109">
      <w:r w:rsidRPr="00FE0109">
        <w:t>Se puede indicar al inicio de</w:t>
      </w:r>
      <w:r w:rsidR="00A67202">
        <w:t xml:space="preserve"> la memoria, </w:t>
      </w:r>
      <w:r w:rsidRPr="00FE0109">
        <w:t>el número de palabras de cada apartado para facilitar la labor del Tribunal</w:t>
      </w:r>
      <w:r>
        <w:t>.</w:t>
      </w:r>
    </w:p>
    <w:p w14:paraId="3CE99A6A" w14:textId="5F0A883E" w:rsidR="00A67202" w:rsidRPr="00A67202" w:rsidRDefault="009E5C7A" w:rsidP="00A67202">
      <w:pPr>
        <w:rPr>
          <w:rFonts w:cs="Arial"/>
          <w:szCs w:val="24"/>
        </w:rPr>
      </w:pPr>
      <w:r>
        <w:t xml:space="preserve">El cuerpo central de la memoria escrita del TFG no deberá superar un total de 8000 palabras (a contar </w:t>
      </w:r>
      <w:r w:rsidRPr="00A67202">
        <w:t>desde la Introducción hasta la sección de Conclusiones incluida), con un interlineado mínimo de 1,5 y con un tamaño de letra máximo de 12</w:t>
      </w:r>
      <w:r w:rsidR="00A05E24" w:rsidRPr="00A67202">
        <w:t xml:space="preserve"> y mínimo de 11</w:t>
      </w:r>
      <w:r w:rsidRPr="00A67202">
        <w:t xml:space="preserve">. </w:t>
      </w:r>
      <w:r w:rsidR="00A67202" w:rsidRPr="00A67202">
        <w:rPr>
          <w:rFonts w:cs="Arial"/>
          <w:szCs w:val="24"/>
        </w:rPr>
        <w:t>El tamaño de letra en pies de figura y en tablas (contenido y título) puede ser entre 8 y 10, y el interlineado puede ser sencillo o de 1,15.</w:t>
      </w:r>
      <w:r w:rsidR="007D7A36">
        <w:rPr>
          <w:rFonts w:cs="Arial"/>
          <w:szCs w:val="24"/>
        </w:rPr>
        <w:t xml:space="preserve"> El tipo de letra puede ser Arial, Times New Roman o similar.</w:t>
      </w:r>
    </w:p>
    <w:p w14:paraId="6C3774CD" w14:textId="44E35C4D" w:rsidR="00A67202" w:rsidRPr="0091256C" w:rsidRDefault="009E5C7A" w:rsidP="00A67202">
      <w:pPr>
        <w:rPr>
          <w:rFonts w:cs="Arial"/>
          <w:b/>
          <w:bCs/>
          <w:szCs w:val="24"/>
        </w:rPr>
      </w:pPr>
      <w:r>
        <w:t xml:space="preserve">Dentro de las 8000 palabras NO se incluyen </w:t>
      </w:r>
      <w:r w:rsidR="00A05E24">
        <w:t xml:space="preserve">la portada, </w:t>
      </w:r>
      <w:r w:rsidR="007D7A36">
        <w:t xml:space="preserve">resúmenes, </w:t>
      </w:r>
      <w:r w:rsidR="00A05E24">
        <w:t xml:space="preserve">el índice general, </w:t>
      </w:r>
      <w:r>
        <w:t xml:space="preserve">el </w:t>
      </w:r>
      <w:r w:rsidR="00A05E24">
        <w:t xml:space="preserve">título y </w:t>
      </w:r>
      <w:r>
        <w:t xml:space="preserve">contenido de las tablas, </w:t>
      </w:r>
      <w:r w:rsidR="00A05E24">
        <w:t>título y leyenda de</w:t>
      </w:r>
      <w:r>
        <w:t xml:space="preserve"> los pies de figura, notas a pie de página</w:t>
      </w:r>
      <w:r w:rsidR="00A05E24">
        <w:t>, agradecimientos</w:t>
      </w:r>
      <w:r w:rsidR="007D7A36">
        <w:t xml:space="preserve">, </w:t>
      </w:r>
      <w:r w:rsidR="00A05E24">
        <w:t>bibliografía, lista de abreviaturas, índice de tablas y figuras y otros anexos.</w:t>
      </w:r>
      <w:r w:rsidR="00A67202">
        <w:t xml:space="preserve"> </w:t>
      </w:r>
    </w:p>
    <w:p w14:paraId="2CE08D1D" w14:textId="2688C0E1" w:rsidR="00FE0109" w:rsidRDefault="00FE0109" w:rsidP="00FE0109"/>
    <w:p w14:paraId="3D9263CF" w14:textId="77777777" w:rsidR="00FE0109" w:rsidRDefault="00FE0109" w:rsidP="00FE0109"/>
    <w:p w14:paraId="600DB505" w14:textId="77777777" w:rsidR="00FE0109" w:rsidRDefault="00FE0109" w:rsidP="00FE0109">
      <w:pPr>
        <w:sectPr w:rsidR="00FE0109" w:rsidSect="00FE0109">
          <w:headerReference w:type="default" r:id="rId18"/>
          <w:footerReference w:type="default" r:id="rId19"/>
          <w:pgSz w:w="11906" w:h="16838" w:code="9"/>
          <w:pgMar w:top="1418" w:right="1701" w:bottom="1418" w:left="1701" w:header="709" w:footer="709" w:gutter="284"/>
          <w:pgNumType w:fmt="lowerRoman"/>
          <w:cols w:space="708"/>
          <w:docGrid w:linePitch="360"/>
        </w:sectPr>
      </w:pPr>
    </w:p>
    <w:p w14:paraId="171D4D53" w14:textId="2FAB7755" w:rsidR="007F6CC5" w:rsidRDefault="007F6CC5" w:rsidP="009E5C7A">
      <w:pPr>
        <w:pStyle w:val="Ttulo1"/>
      </w:pPr>
      <w:bookmarkStart w:id="3" w:name="_Toc66702538"/>
      <w:r>
        <w:t>Tabla de Contenido</w:t>
      </w:r>
      <w:bookmarkEnd w:id="1"/>
      <w:bookmarkEnd w:id="3"/>
    </w:p>
    <w:p w14:paraId="47A77A8C" w14:textId="06726F38" w:rsidR="00086795" w:rsidRDefault="00E73B63">
      <w:pPr>
        <w:pStyle w:val="TDC1"/>
        <w:tabs>
          <w:tab w:val="right" w:leader="dot" w:pos="8210"/>
        </w:tabs>
        <w:rPr>
          <w:rFonts w:asciiTheme="minorHAnsi" w:eastAsiaTheme="minorEastAsia" w:hAnsiTheme="minorHAnsi"/>
          <w:b w:val="0"/>
          <w:noProof/>
          <w:sz w:val="22"/>
          <w:lang w:eastAsia="es-ES"/>
        </w:rPr>
      </w:pPr>
      <w:r>
        <w:fldChar w:fldCharType="begin"/>
      </w:r>
      <w:r>
        <w:instrText xml:space="preserve"> TOC \o "1-3" \h \z \u </w:instrText>
      </w:r>
      <w:r>
        <w:fldChar w:fldCharType="separate"/>
      </w:r>
      <w:hyperlink w:anchor="_Toc66702536" w:history="1">
        <w:r w:rsidR="00086795" w:rsidRPr="00C86A15">
          <w:rPr>
            <w:rStyle w:val="Hipervnculo"/>
            <w:noProof/>
          </w:rPr>
          <w:t>Agradecimientos (esta sección es opcional)</w:t>
        </w:r>
        <w:r w:rsidR="00086795">
          <w:rPr>
            <w:noProof/>
            <w:webHidden/>
          </w:rPr>
          <w:tab/>
        </w:r>
        <w:r w:rsidR="00086795">
          <w:rPr>
            <w:noProof/>
            <w:webHidden/>
          </w:rPr>
          <w:fldChar w:fldCharType="begin"/>
        </w:r>
        <w:r w:rsidR="00086795">
          <w:rPr>
            <w:noProof/>
            <w:webHidden/>
          </w:rPr>
          <w:instrText xml:space="preserve"> PAGEREF _Toc66702536 \h </w:instrText>
        </w:r>
        <w:r w:rsidR="00086795">
          <w:rPr>
            <w:noProof/>
            <w:webHidden/>
          </w:rPr>
        </w:r>
        <w:r w:rsidR="00086795">
          <w:rPr>
            <w:noProof/>
            <w:webHidden/>
          </w:rPr>
          <w:fldChar w:fldCharType="separate"/>
        </w:r>
        <w:r w:rsidR="00086795">
          <w:rPr>
            <w:noProof/>
            <w:webHidden/>
          </w:rPr>
          <w:t>ii</w:t>
        </w:r>
        <w:r w:rsidR="00086795">
          <w:rPr>
            <w:noProof/>
            <w:webHidden/>
          </w:rPr>
          <w:fldChar w:fldCharType="end"/>
        </w:r>
      </w:hyperlink>
    </w:p>
    <w:p w14:paraId="7F152259" w14:textId="5713C561" w:rsidR="00086795" w:rsidRDefault="00086795">
      <w:pPr>
        <w:pStyle w:val="TDC1"/>
        <w:tabs>
          <w:tab w:val="right" w:leader="dot" w:pos="8210"/>
        </w:tabs>
        <w:rPr>
          <w:rFonts w:asciiTheme="minorHAnsi" w:eastAsiaTheme="minorEastAsia" w:hAnsiTheme="minorHAnsi"/>
          <w:b w:val="0"/>
          <w:noProof/>
          <w:sz w:val="22"/>
          <w:lang w:eastAsia="es-ES"/>
        </w:rPr>
      </w:pPr>
      <w:hyperlink w:anchor="_Toc66702537" w:history="1">
        <w:r w:rsidRPr="00C86A15">
          <w:rPr>
            <w:rStyle w:val="Hipervnculo"/>
            <w:noProof/>
          </w:rPr>
          <w:t>Número de palabras por sección</w:t>
        </w:r>
        <w:r>
          <w:rPr>
            <w:noProof/>
            <w:webHidden/>
          </w:rPr>
          <w:tab/>
        </w:r>
        <w:r>
          <w:rPr>
            <w:noProof/>
            <w:webHidden/>
          </w:rPr>
          <w:fldChar w:fldCharType="begin"/>
        </w:r>
        <w:r>
          <w:rPr>
            <w:noProof/>
            <w:webHidden/>
          </w:rPr>
          <w:instrText xml:space="preserve"> PAGEREF _Toc66702537 \h </w:instrText>
        </w:r>
        <w:r>
          <w:rPr>
            <w:noProof/>
            <w:webHidden/>
          </w:rPr>
        </w:r>
        <w:r>
          <w:rPr>
            <w:noProof/>
            <w:webHidden/>
          </w:rPr>
          <w:fldChar w:fldCharType="separate"/>
        </w:r>
        <w:r>
          <w:rPr>
            <w:noProof/>
            <w:webHidden/>
          </w:rPr>
          <w:t>iii</w:t>
        </w:r>
        <w:r>
          <w:rPr>
            <w:noProof/>
            <w:webHidden/>
          </w:rPr>
          <w:fldChar w:fldCharType="end"/>
        </w:r>
      </w:hyperlink>
    </w:p>
    <w:p w14:paraId="1D9B18C3" w14:textId="4EE9A837" w:rsidR="00086795" w:rsidRDefault="00086795">
      <w:pPr>
        <w:pStyle w:val="TDC1"/>
        <w:tabs>
          <w:tab w:val="right" w:leader="dot" w:pos="8210"/>
        </w:tabs>
        <w:rPr>
          <w:rFonts w:asciiTheme="minorHAnsi" w:eastAsiaTheme="minorEastAsia" w:hAnsiTheme="minorHAnsi"/>
          <w:b w:val="0"/>
          <w:noProof/>
          <w:sz w:val="22"/>
          <w:lang w:eastAsia="es-ES"/>
        </w:rPr>
      </w:pPr>
      <w:hyperlink w:anchor="_Toc66702539" w:history="1">
        <w:r w:rsidRPr="00C86A15">
          <w:rPr>
            <w:rStyle w:val="Hipervnculo"/>
            <w:noProof/>
          </w:rPr>
          <w:t>Res</w:t>
        </w:r>
        <w:r w:rsidR="00D258A4">
          <w:rPr>
            <w:rStyle w:val="Hipervnculo"/>
            <w:noProof/>
          </w:rPr>
          <w:t>ú</w:t>
        </w:r>
        <w:r w:rsidRPr="00C86A15">
          <w:rPr>
            <w:rStyle w:val="Hipervnculo"/>
            <w:noProof/>
          </w:rPr>
          <w:t>men</w:t>
        </w:r>
        <w:r w:rsidR="00D258A4">
          <w:rPr>
            <w:rStyle w:val="Hipervnculo"/>
            <w:noProof/>
          </w:rPr>
          <w:t>es en español e inglés</w:t>
        </w:r>
        <w:r w:rsidR="00A67202">
          <w:rPr>
            <w:rStyle w:val="Hipervnculo"/>
            <w:noProof/>
          </w:rPr>
          <w:t xml:space="preserve"> (opcional)</w:t>
        </w:r>
        <w:r>
          <w:rPr>
            <w:noProof/>
            <w:webHidden/>
          </w:rPr>
          <w:tab/>
        </w:r>
        <w:r>
          <w:rPr>
            <w:noProof/>
            <w:webHidden/>
          </w:rPr>
          <w:fldChar w:fldCharType="begin"/>
        </w:r>
        <w:r>
          <w:rPr>
            <w:noProof/>
            <w:webHidden/>
          </w:rPr>
          <w:instrText xml:space="preserve"> PAGEREF _Toc66702539 \h </w:instrText>
        </w:r>
        <w:r>
          <w:rPr>
            <w:noProof/>
            <w:webHidden/>
          </w:rPr>
        </w:r>
        <w:r>
          <w:rPr>
            <w:noProof/>
            <w:webHidden/>
          </w:rPr>
          <w:fldChar w:fldCharType="separate"/>
        </w:r>
        <w:r>
          <w:rPr>
            <w:noProof/>
            <w:webHidden/>
          </w:rPr>
          <w:t>1</w:t>
        </w:r>
        <w:r>
          <w:rPr>
            <w:noProof/>
            <w:webHidden/>
          </w:rPr>
          <w:fldChar w:fldCharType="end"/>
        </w:r>
      </w:hyperlink>
    </w:p>
    <w:p w14:paraId="6211A956" w14:textId="0F0FBCB8" w:rsidR="00086795" w:rsidRDefault="00086795">
      <w:pPr>
        <w:pStyle w:val="TDC1"/>
        <w:tabs>
          <w:tab w:val="right" w:leader="dot" w:pos="8210"/>
        </w:tabs>
        <w:rPr>
          <w:rFonts w:asciiTheme="minorHAnsi" w:eastAsiaTheme="minorEastAsia" w:hAnsiTheme="minorHAnsi"/>
          <w:b w:val="0"/>
          <w:noProof/>
          <w:sz w:val="22"/>
          <w:lang w:eastAsia="es-ES"/>
        </w:rPr>
      </w:pPr>
      <w:hyperlink w:anchor="_Toc66702540" w:history="1">
        <w:r w:rsidRPr="00C86A15">
          <w:rPr>
            <w:rStyle w:val="Hipervnculo"/>
            <w:noProof/>
          </w:rPr>
          <w:t>Introducción</w:t>
        </w:r>
        <w:r>
          <w:rPr>
            <w:noProof/>
            <w:webHidden/>
          </w:rPr>
          <w:tab/>
        </w:r>
        <w:r>
          <w:rPr>
            <w:noProof/>
            <w:webHidden/>
          </w:rPr>
          <w:fldChar w:fldCharType="begin"/>
        </w:r>
        <w:r>
          <w:rPr>
            <w:noProof/>
            <w:webHidden/>
          </w:rPr>
          <w:instrText xml:space="preserve"> PAGEREF _Toc66702540 \h </w:instrText>
        </w:r>
        <w:r>
          <w:rPr>
            <w:noProof/>
            <w:webHidden/>
          </w:rPr>
        </w:r>
        <w:r>
          <w:rPr>
            <w:noProof/>
            <w:webHidden/>
          </w:rPr>
          <w:fldChar w:fldCharType="separate"/>
        </w:r>
        <w:r>
          <w:rPr>
            <w:noProof/>
            <w:webHidden/>
          </w:rPr>
          <w:t>3</w:t>
        </w:r>
        <w:r>
          <w:rPr>
            <w:noProof/>
            <w:webHidden/>
          </w:rPr>
          <w:fldChar w:fldCharType="end"/>
        </w:r>
      </w:hyperlink>
    </w:p>
    <w:p w14:paraId="5A9A206E" w14:textId="2651376F" w:rsidR="00086795" w:rsidRDefault="00086795">
      <w:pPr>
        <w:pStyle w:val="TDC2"/>
        <w:tabs>
          <w:tab w:val="right" w:leader="dot" w:pos="8210"/>
        </w:tabs>
        <w:rPr>
          <w:rFonts w:asciiTheme="minorHAnsi" w:eastAsiaTheme="minorEastAsia" w:hAnsiTheme="minorHAnsi"/>
          <w:noProof/>
          <w:sz w:val="22"/>
          <w:lang w:eastAsia="es-ES"/>
        </w:rPr>
      </w:pPr>
      <w:hyperlink w:anchor="_Toc66702541" w:history="1">
        <w:r w:rsidRPr="00C86A15">
          <w:rPr>
            <w:rStyle w:val="Hipervnculo"/>
            <w:noProof/>
          </w:rPr>
          <w:t>Secci</w:t>
        </w:r>
        <w:r w:rsidR="00D258A4">
          <w:rPr>
            <w:rStyle w:val="Hipervnculo"/>
            <w:noProof/>
          </w:rPr>
          <w:t xml:space="preserve">ones </w:t>
        </w:r>
        <w:r w:rsidRPr="00C86A15">
          <w:rPr>
            <w:rStyle w:val="Hipervnculo"/>
            <w:noProof/>
          </w:rPr>
          <w:t>de la Introducción</w:t>
        </w:r>
        <w:r>
          <w:rPr>
            <w:noProof/>
            <w:webHidden/>
          </w:rPr>
          <w:tab/>
        </w:r>
        <w:r>
          <w:rPr>
            <w:noProof/>
            <w:webHidden/>
          </w:rPr>
          <w:fldChar w:fldCharType="begin"/>
        </w:r>
        <w:r>
          <w:rPr>
            <w:noProof/>
            <w:webHidden/>
          </w:rPr>
          <w:instrText xml:space="preserve"> PAGEREF _Toc66702541 \h </w:instrText>
        </w:r>
        <w:r>
          <w:rPr>
            <w:noProof/>
            <w:webHidden/>
          </w:rPr>
        </w:r>
        <w:r>
          <w:rPr>
            <w:noProof/>
            <w:webHidden/>
          </w:rPr>
          <w:fldChar w:fldCharType="separate"/>
        </w:r>
        <w:r>
          <w:rPr>
            <w:noProof/>
            <w:webHidden/>
          </w:rPr>
          <w:t>3</w:t>
        </w:r>
        <w:r>
          <w:rPr>
            <w:noProof/>
            <w:webHidden/>
          </w:rPr>
          <w:fldChar w:fldCharType="end"/>
        </w:r>
      </w:hyperlink>
    </w:p>
    <w:p w14:paraId="20A0B6C5" w14:textId="55DEE435" w:rsidR="00086795" w:rsidRDefault="00086795">
      <w:pPr>
        <w:pStyle w:val="TDC2"/>
        <w:tabs>
          <w:tab w:val="right" w:leader="dot" w:pos="8210"/>
        </w:tabs>
        <w:rPr>
          <w:rFonts w:asciiTheme="minorHAnsi" w:eastAsiaTheme="minorEastAsia" w:hAnsiTheme="minorHAnsi"/>
          <w:noProof/>
          <w:sz w:val="22"/>
          <w:lang w:eastAsia="es-ES"/>
        </w:rPr>
      </w:pPr>
      <w:hyperlink w:anchor="_Toc66702543" w:history="1">
        <w:r w:rsidRPr="00C86A15">
          <w:rPr>
            <w:rStyle w:val="Hipervnculo"/>
            <w:noProof/>
          </w:rPr>
          <w:t>Hipótesis</w:t>
        </w:r>
        <w:r w:rsidR="00D258A4">
          <w:rPr>
            <w:rStyle w:val="Hipervnculo"/>
            <w:noProof/>
          </w:rPr>
          <w:t>, si procede</w:t>
        </w:r>
        <w:r>
          <w:rPr>
            <w:noProof/>
            <w:webHidden/>
          </w:rPr>
          <w:tab/>
        </w:r>
        <w:r>
          <w:rPr>
            <w:noProof/>
            <w:webHidden/>
          </w:rPr>
          <w:fldChar w:fldCharType="begin"/>
        </w:r>
        <w:r>
          <w:rPr>
            <w:noProof/>
            <w:webHidden/>
          </w:rPr>
          <w:instrText xml:space="preserve"> PAGEREF _Toc66702543 \h </w:instrText>
        </w:r>
        <w:r>
          <w:rPr>
            <w:noProof/>
            <w:webHidden/>
          </w:rPr>
        </w:r>
        <w:r>
          <w:rPr>
            <w:noProof/>
            <w:webHidden/>
          </w:rPr>
          <w:fldChar w:fldCharType="separate"/>
        </w:r>
        <w:r>
          <w:rPr>
            <w:noProof/>
            <w:webHidden/>
          </w:rPr>
          <w:t>3</w:t>
        </w:r>
        <w:r>
          <w:rPr>
            <w:noProof/>
            <w:webHidden/>
          </w:rPr>
          <w:fldChar w:fldCharType="end"/>
        </w:r>
      </w:hyperlink>
    </w:p>
    <w:p w14:paraId="5090698C" w14:textId="74E73027" w:rsidR="00086795" w:rsidRDefault="00086795">
      <w:pPr>
        <w:pStyle w:val="TDC2"/>
        <w:tabs>
          <w:tab w:val="right" w:leader="dot" w:pos="8210"/>
        </w:tabs>
        <w:rPr>
          <w:rFonts w:asciiTheme="minorHAnsi" w:eastAsiaTheme="minorEastAsia" w:hAnsiTheme="minorHAnsi"/>
          <w:noProof/>
          <w:sz w:val="22"/>
          <w:lang w:eastAsia="es-ES"/>
        </w:rPr>
      </w:pPr>
      <w:hyperlink w:anchor="_Toc66702544" w:history="1">
        <w:r w:rsidRPr="00C86A15">
          <w:rPr>
            <w:rStyle w:val="Hipervnculo"/>
            <w:noProof/>
          </w:rPr>
          <w:t>Objetivo</w:t>
        </w:r>
        <w:r w:rsidR="00D258A4">
          <w:rPr>
            <w:rStyle w:val="Hipervnculo"/>
            <w:noProof/>
          </w:rPr>
          <w:t xml:space="preserve"> gen</w:t>
        </w:r>
        <w:r w:rsidR="00A67202">
          <w:rPr>
            <w:rStyle w:val="Hipervnculo"/>
            <w:noProof/>
          </w:rPr>
          <w:t>e</w:t>
        </w:r>
        <w:r w:rsidR="00D258A4">
          <w:rPr>
            <w:rStyle w:val="Hipervnculo"/>
            <w:noProof/>
          </w:rPr>
          <w:t>ral y objetivos específico</w:t>
        </w:r>
        <w:r w:rsidRPr="00C86A15">
          <w:rPr>
            <w:rStyle w:val="Hipervnculo"/>
            <w:noProof/>
          </w:rPr>
          <w:t>s</w:t>
        </w:r>
        <w:r>
          <w:rPr>
            <w:noProof/>
            <w:webHidden/>
          </w:rPr>
          <w:tab/>
        </w:r>
        <w:r>
          <w:rPr>
            <w:noProof/>
            <w:webHidden/>
          </w:rPr>
          <w:fldChar w:fldCharType="begin"/>
        </w:r>
        <w:r>
          <w:rPr>
            <w:noProof/>
            <w:webHidden/>
          </w:rPr>
          <w:instrText xml:space="preserve"> PAGEREF _Toc66702544 \h </w:instrText>
        </w:r>
        <w:r>
          <w:rPr>
            <w:noProof/>
            <w:webHidden/>
          </w:rPr>
        </w:r>
        <w:r>
          <w:rPr>
            <w:noProof/>
            <w:webHidden/>
          </w:rPr>
          <w:fldChar w:fldCharType="separate"/>
        </w:r>
        <w:r>
          <w:rPr>
            <w:noProof/>
            <w:webHidden/>
          </w:rPr>
          <w:t>3</w:t>
        </w:r>
        <w:r>
          <w:rPr>
            <w:noProof/>
            <w:webHidden/>
          </w:rPr>
          <w:fldChar w:fldCharType="end"/>
        </w:r>
      </w:hyperlink>
    </w:p>
    <w:p w14:paraId="4F2E12B9" w14:textId="48124D47" w:rsidR="00086795" w:rsidRDefault="00086795">
      <w:pPr>
        <w:pStyle w:val="TDC1"/>
        <w:tabs>
          <w:tab w:val="right" w:leader="dot" w:pos="8210"/>
        </w:tabs>
        <w:rPr>
          <w:rFonts w:asciiTheme="minorHAnsi" w:eastAsiaTheme="minorEastAsia" w:hAnsiTheme="minorHAnsi"/>
          <w:b w:val="0"/>
          <w:noProof/>
          <w:sz w:val="22"/>
          <w:lang w:eastAsia="es-ES"/>
        </w:rPr>
      </w:pPr>
      <w:hyperlink w:anchor="_Toc66702545" w:history="1">
        <w:r w:rsidRPr="00C86A15">
          <w:rPr>
            <w:rStyle w:val="Hipervnculo"/>
            <w:noProof/>
          </w:rPr>
          <w:t>Materiales y Métodos</w:t>
        </w:r>
        <w:r>
          <w:rPr>
            <w:noProof/>
            <w:webHidden/>
          </w:rPr>
          <w:tab/>
        </w:r>
        <w:r>
          <w:rPr>
            <w:noProof/>
            <w:webHidden/>
          </w:rPr>
          <w:fldChar w:fldCharType="begin"/>
        </w:r>
        <w:r>
          <w:rPr>
            <w:noProof/>
            <w:webHidden/>
          </w:rPr>
          <w:instrText xml:space="preserve"> PAGEREF _Toc66702545 \h </w:instrText>
        </w:r>
        <w:r>
          <w:rPr>
            <w:noProof/>
            <w:webHidden/>
          </w:rPr>
        </w:r>
        <w:r>
          <w:rPr>
            <w:noProof/>
            <w:webHidden/>
          </w:rPr>
          <w:fldChar w:fldCharType="separate"/>
        </w:r>
        <w:r>
          <w:rPr>
            <w:noProof/>
            <w:webHidden/>
          </w:rPr>
          <w:t>3</w:t>
        </w:r>
        <w:r>
          <w:rPr>
            <w:noProof/>
            <w:webHidden/>
          </w:rPr>
          <w:fldChar w:fldCharType="end"/>
        </w:r>
      </w:hyperlink>
    </w:p>
    <w:p w14:paraId="35912E81" w14:textId="49D5F265" w:rsidR="00086795" w:rsidRDefault="00086795">
      <w:pPr>
        <w:pStyle w:val="TDC2"/>
        <w:tabs>
          <w:tab w:val="right" w:leader="dot" w:pos="8210"/>
        </w:tabs>
        <w:rPr>
          <w:rFonts w:asciiTheme="minorHAnsi" w:eastAsiaTheme="minorEastAsia" w:hAnsiTheme="minorHAnsi"/>
          <w:noProof/>
          <w:sz w:val="22"/>
          <w:lang w:eastAsia="es-ES"/>
        </w:rPr>
      </w:pPr>
      <w:hyperlink w:anchor="_Toc66702546" w:history="1">
        <w:r w:rsidRPr="00C86A15">
          <w:rPr>
            <w:rStyle w:val="Hipervnculo"/>
            <w:noProof/>
          </w:rPr>
          <w:t>Secci</w:t>
        </w:r>
        <w:r w:rsidR="00D258A4">
          <w:rPr>
            <w:rStyle w:val="Hipervnculo"/>
            <w:noProof/>
          </w:rPr>
          <w:t>ones</w:t>
        </w:r>
        <w:r w:rsidRPr="00C86A15">
          <w:rPr>
            <w:rStyle w:val="Hipervnculo"/>
            <w:noProof/>
          </w:rPr>
          <w:t xml:space="preserve"> de los MyM</w:t>
        </w:r>
        <w:r>
          <w:rPr>
            <w:noProof/>
            <w:webHidden/>
          </w:rPr>
          <w:tab/>
        </w:r>
        <w:r>
          <w:rPr>
            <w:noProof/>
            <w:webHidden/>
          </w:rPr>
          <w:fldChar w:fldCharType="begin"/>
        </w:r>
        <w:r>
          <w:rPr>
            <w:noProof/>
            <w:webHidden/>
          </w:rPr>
          <w:instrText xml:space="preserve"> PAGEREF _Toc66702546 \h </w:instrText>
        </w:r>
        <w:r>
          <w:rPr>
            <w:noProof/>
            <w:webHidden/>
          </w:rPr>
        </w:r>
        <w:r>
          <w:rPr>
            <w:noProof/>
            <w:webHidden/>
          </w:rPr>
          <w:fldChar w:fldCharType="separate"/>
        </w:r>
        <w:r>
          <w:rPr>
            <w:noProof/>
            <w:webHidden/>
          </w:rPr>
          <w:t>4</w:t>
        </w:r>
        <w:r>
          <w:rPr>
            <w:noProof/>
            <w:webHidden/>
          </w:rPr>
          <w:fldChar w:fldCharType="end"/>
        </w:r>
      </w:hyperlink>
    </w:p>
    <w:p w14:paraId="4D4097D2" w14:textId="3B37606D" w:rsidR="00086795" w:rsidRDefault="00086795">
      <w:pPr>
        <w:pStyle w:val="TDC1"/>
        <w:tabs>
          <w:tab w:val="right" w:leader="dot" w:pos="8210"/>
        </w:tabs>
        <w:rPr>
          <w:rFonts w:asciiTheme="minorHAnsi" w:eastAsiaTheme="minorEastAsia" w:hAnsiTheme="minorHAnsi"/>
          <w:b w:val="0"/>
          <w:noProof/>
          <w:sz w:val="22"/>
          <w:lang w:eastAsia="es-ES"/>
        </w:rPr>
      </w:pPr>
      <w:hyperlink w:anchor="_Toc66702548" w:history="1">
        <w:r w:rsidRPr="00C86A15">
          <w:rPr>
            <w:rStyle w:val="Hipervnculo"/>
            <w:noProof/>
          </w:rPr>
          <w:t>Resultados</w:t>
        </w:r>
        <w:r>
          <w:rPr>
            <w:noProof/>
            <w:webHidden/>
          </w:rPr>
          <w:tab/>
        </w:r>
        <w:r>
          <w:rPr>
            <w:noProof/>
            <w:webHidden/>
          </w:rPr>
          <w:fldChar w:fldCharType="begin"/>
        </w:r>
        <w:r>
          <w:rPr>
            <w:noProof/>
            <w:webHidden/>
          </w:rPr>
          <w:instrText xml:space="preserve"> PAGEREF _Toc66702548 \h </w:instrText>
        </w:r>
        <w:r>
          <w:rPr>
            <w:noProof/>
            <w:webHidden/>
          </w:rPr>
        </w:r>
        <w:r>
          <w:rPr>
            <w:noProof/>
            <w:webHidden/>
          </w:rPr>
          <w:fldChar w:fldCharType="separate"/>
        </w:r>
        <w:r>
          <w:rPr>
            <w:noProof/>
            <w:webHidden/>
          </w:rPr>
          <w:t>4</w:t>
        </w:r>
        <w:r>
          <w:rPr>
            <w:noProof/>
            <w:webHidden/>
          </w:rPr>
          <w:fldChar w:fldCharType="end"/>
        </w:r>
      </w:hyperlink>
    </w:p>
    <w:p w14:paraId="420D2C14" w14:textId="4FE7737D" w:rsidR="00086795" w:rsidRDefault="00086795">
      <w:pPr>
        <w:pStyle w:val="TDC2"/>
        <w:tabs>
          <w:tab w:val="right" w:leader="dot" w:pos="8210"/>
        </w:tabs>
        <w:rPr>
          <w:rFonts w:asciiTheme="minorHAnsi" w:eastAsiaTheme="minorEastAsia" w:hAnsiTheme="minorHAnsi"/>
          <w:noProof/>
          <w:sz w:val="22"/>
          <w:lang w:eastAsia="es-ES"/>
        </w:rPr>
      </w:pPr>
      <w:hyperlink w:anchor="_Toc66702549" w:history="1">
        <w:r w:rsidRPr="00C86A15">
          <w:rPr>
            <w:rStyle w:val="Hipervnculo"/>
            <w:noProof/>
          </w:rPr>
          <w:t>Secci</w:t>
        </w:r>
        <w:r w:rsidR="00D258A4">
          <w:rPr>
            <w:rStyle w:val="Hipervnculo"/>
            <w:noProof/>
          </w:rPr>
          <w:t>ones</w:t>
        </w:r>
        <w:r w:rsidRPr="00C86A15">
          <w:rPr>
            <w:rStyle w:val="Hipervnculo"/>
            <w:noProof/>
          </w:rPr>
          <w:t xml:space="preserve"> de los Resultados</w:t>
        </w:r>
        <w:r>
          <w:rPr>
            <w:noProof/>
            <w:webHidden/>
          </w:rPr>
          <w:tab/>
        </w:r>
        <w:r>
          <w:rPr>
            <w:noProof/>
            <w:webHidden/>
          </w:rPr>
          <w:fldChar w:fldCharType="begin"/>
        </w:r>
        <w:r>
          <w:rPr>
            <w:noProof/>
            <w:webHidden/>
          </w:rPr>
          <w:instrText xml:space="preserve"> PAGEREF _Toc66702549 \h </w:instrText>
        </w:r>
        <w:r>
          <w:rPr>
            <w:noProof/>
            <w:webHidden/>
          </w:rPr>
        </w:r>
        <w:r>
          <w:rPr>
            <w:noProof/>
            <w:webHidden/>
          </w:rPr>
          <w:fldChar w:fldCharType="separate"/>
        </w:r>
        <w:r>
          <w:rPr>
            <w:noProof/>
            <w:webHidden/>
          </w:rPr>
          <w:t>5</w:t>
        </w:r>
        <w:r>
          <w:rPr>
            <w:noProof/>
            <w:webHidden/>
          </w:rPr>
          <w:fldChar w:fldCharType="end"/>
        </w:r>
      </w:hyperlink>
    </w:p>
    <w:p w14:paraId="0E60DE79" w14:textId="711A90AC" w:rsidR="00086795" w:rsidRDefault="00086795">
      <w:pPr>
        <w:pStyle w:val="TDC2"/>
        <w:tabs>
          <w:tab w:val="right" w:leader="dot" w:pos="8210"/>
        </w:tabs>
        <w:rPr>
          <w:rFonts w:asciiTheme="minorHAnsi" w:eastAsiaTheme="minorEastAsia" w:hAnsiTheme="minorHAnsi"/>
          <w:noProof/>
          <w:sz w:val="22"/>
          <w:lang w:eastAsia="es-ES"/>
        </w:rPr>
      </w:pPr>
      <w:hyperlink w:anchor="_Toc66702550" w:history="1">
        <w:r w:rsidRPr="00C86A15">
          <w:rPr>
            <w:rStyle w:val="Hipervnculo"/>
            <w:noProof/>
          </w:rPr>
          <w:t>Figuras y tablas</w:t>
        </w:r>
        <w:r>
          <w:rPr>
            <w:noProof/>
            <w:webHidden/>
          </w:rPr>
          <w:tab/>
        </w:r>
        <w:r>
          <w:rPr>
            <w:noProof/>
            <w:webHidden/>
          </w:rPr>
          <w:fldChar w:fldCharType="begin"/>
        </w:r>
        <w:r>
          <w:rPr>
            <w:noProof/>
            <w:webHidden/>
          </w:rPr>
          <w:instrText xml:space="preserve"> PAGEREF _Toc66702550 \h </w:instrText>
        </w:r>
        <w:r>
          <w:rPr>
            <w:noProof/>
            <w:webHidden/>
          </w:rPr>
        </w:r>
        <w:r>
          <w:rPr>
            <w:noProof/>
            <w:webHidden/>
          </w:rPr>
          <w:fldChar w:fldCharType="separate"/>
        </w:r>
        <w:r>
          <w:rPr>
            <w:noProof/>
            <w:webHidden/>
          </w:rPr>
          <w:t>5</w:t>
        </w:r>
        <w:r>
          <w:rPr>
            <w:noProof/>
            <w:webHidden/>
          </w:rPr>
          <w:fldChar w:fldCharType="end"/>
        </w:r>
      </w:hyperlink>
    </w:p>
    <w:p w14:paraId="35438E51" w14:textId="6FC34849" w:rsidR="00086795" w:rsidRDefault="00086795">
      <w:pPr>
        <w:pStyle w:val="TDC1"/>
        <w:tabs>
          <w:tab w:val="right" w:leader="dot" w:pos="8210"/>
        </w:tabs>
        <w:rPr>
          <w:rFonts w:asciiTheme="minorHAnsi" w:eastAsiaTheme="minorEastAsia" w:hAnsiTheme="minorHAnsi"/>
          <w:b w:val="0"/>
          <w:noProof/>
          <w:sz w:val="22"/>
          <w:lang w:eastAsia="es-ES"/>
        </w:rPr>
      </w:pPr>
      <w:hyperlink w:anchor="_Toc66702551" w:history="1">
        <w:r w:rsidRPr="00C86A15">
          <w:rPr>
            <w:rStyle w:val="Hipervnculo"/>
            <w:noProof/>
          </w:rPr>
          <w:t>Discusión</w:t>
        </w:r>
        <w:r>
          <w:rPr>
            <w:noProof/>
            <w:webHidden/>
          </w:rPr>
          <w:tab/>
        </w:r>
        <w:r>
          <w:rPr>
            <w:noProof/>
            <w:webHidden/>
          </w:rPr>
          <w:fldChar w:fldCharType="begin"/>
        </w:r>
        <w:r>
          <w:rPr>
            <w:noProof/>
            <w:webHidden/>
          </w:rPr>
          <w:instrText xml:space="preserve"> PAGEREF _Toc66702551 \h </w:instrText>
        </w:r>
        <w:r>
          <w:rPr>
            <w:noProof/>
            <w:webHidden/>
          </w:rPr>
        </w:r>
        <w:r>
          <w:rPr>
            <w:noProof/>
            <w:webHidden/>
          </w:rPr>
          <w:fldChar w:fldCharType="separate"/>
        </w:r>
        <w:r>
          <w:rPr>
            <w:noProof/>
            <w:webHidden/>
          </w:rPr>
          <w:t>6</w:t>
        </w:r>
        <w:r>
          <w:rPr>
            <w:noProof/>
            <w:webHidden/>
          </w:rPr>
          <w:fldChar w:fldCharType="end"/>
        </w:r>
      </w:hyperlink>
    </w:p>
    <w:p w14:paraId="7BB78267" w14:textId="32B2337A" w:rsidR="00086795" w:rsidRDefault="00086795">
      <w:pPr>
        <w:pStyle w:val="TDC1"/>
        <w:tabs>
          <w:tab w:val="right" w:leader="dot" w:pos="8210"/>
        </w:tabs>
        <w:rPr>
          <w:rFonts w:asciiTheme="minorHAnsi" w:eastAsiaTheme="minorEastAsia" w:hAnsiTheme="minorHAnsi"/>
          <w:b w:val="0"/>
          <w:noProof/>
          <w:sz w:val="22"/>
          <w:lang w:eastAsia="es-ES"/>
        </w:rPr>
      </w:pPr>
      <w:hyperlink w:anchor="_Toc66702552" w:history="1">
        <w:r w:rsidRPr="00C86A15">
          <w:rPr>
            <w:rStyle w:val="Hipervnculo"/>
            <w:noProof/>
          </w:rPr>
          <w:t>Conclusiones</w:t>
        </w:r>
        <w:r>
          <w:rPr>
            <w:noProof/>
            <w:webHidden/>
          </w:rPr>
          <w:tab/>
        </w:r>
        <w:r>
          <w:rPr>
            <w:noProof/>
            <w:webHidden/>
          </w:rPr>
          <w:fldChar w:fldCharType="begin"/>
        </w:r>
        <w:r>
          <w:rPr>
            <w:noProof/>
            <w:webHidden/>
          </w:rPr>
          <w:instrText xml:space="preserve"> PAGEREF _Toc66702552 \h </w:instrText>
        </w:r>
        <w:r>
          <w:rPr>
            <w:noProof/>
            <w:webHidden/>
          </w:rPr>
        </w:r>
        <w:r>
          <w:rPr>
            <w:noProof/>
            <w:webHidden/>
          </w:rPr>
          <w:fldChar w:fldCharType="separate"/>
        </w:r>
        <w:r>
          <w:rPr>
            <w:noProof/>
            <w:webHidden/>
          </w:rPr>
          <w:t>6</w:t>
        </w:r>
        <w:r>
          <w:rPr>
            <w:noProof/>
            <w:webHidden/>
          </w:rPr>
          <w:fldChar w:fldCharType="end"/>
        </w:r>
      </w:hyperlink>
    </w:p>
    <w:p w14:paraId="4A12A679" w14:textId="7CE146D1" w:rsidR="00086795" w:rsidRDefault="00086795">
      <w:pPr>
        <w:pStyle w:val="TDC1"/>
        <w:tabs>
          <w:tab w:val="right" w:leader="dot" w:pos="8210"/>
        </w:tabs>
        <w:rPr>
          <w:rFonts w:asciiTheme="minorHAnsi" w:eastAsiaTheme="minorEastAsia" w:hAnsiTheme="minorHAnsi"/>
          <w:b w:val="0"/>
          <w:noProof/>
          <w:sz w:val="22"/>
          <w:lang w:eastAsia="es-ES"/>
        </w:rPr>
      </w:pPr>
      <w:hyperlink w:anchor="_Toc66702553" w:history="1">
        <w:r w:rsidRPr="00C86A15">
          <w:rPr>
            <w:rStyle w:val="Hipervnculo"/>
            <w:noProof/>
          </w:rPr>
          <w:t>Bibliografía</w:t>
        </w:r>
        <w:r>
          <w:rPr>
            <w:noProof/>
            <w:webHidden/>
          </w:rPr>
          <w:tab/>
        </w:r>
        <w:r>
          <w:rPr>
            <w:noProof/>
            <w:webHidden/>
          </w:rPr>
          <w:fldChar w:fldCharType="begin"/>
        </w:r>
        <w:r>
          <w:rPr>
            <w:noProof/>
            <w:webHidden/>
          </w:rPr>
          <w:instrText xml:space="preserve"> PAGEREF _Toc66702553 \h </w:instrText>
        </w:r>
        <w:r>
          <w:rPr>
            <w:noProof/>
            <w:webHidden/>
          </w:rPr>
        </w:r>
        <w:r>
          <w:rPr>
            <w:noProof/>
            <w:webHidden/>
          </w:rPr>
          <w:fldChar w:fldCharType="separate"/>
        </w:r>
        <w:r>
          <w:rPr>
            <w:noProof/>
            <w:webHidden/>
          </w:rPr>
          <w:t>9</w:t>
        </w:r>
        <w:r>
          <w:rPr>
            <w:noProof/>
            <w:webHidden/>
          </w:rPr>
          <w:fldChar w:fldCharType="end"/>
        </w:r>
      </w:hyperlink>
    </w:p>
    <w:p w14:paraId="48894FF1" w14:textId="323CC7D6" w:rsidR="00086795" w:rsidRDefault="00086795">
      <w:pPr>
        <w:pStyle w:val="TDC2"/>
        <w:tabs>
          <w:tab w:val="right" w:leader="dot" w:pos="8210"/>
        </w:tabs>
        <w:rPr>
          <w:rFonts w:asciiTheme="minorHAnsi" w:eastAsiaTheme="minorEastAsia" w:hAnsiTheme="minorHAnsi"/>
          <w:noProof/>
          <w:sz w:val="22"/>
          <w:lang w:eastAsia="es-ES"/>
        </w:rPr>
      </w:pPr>
      <w:hyperlink w:anchor="_Toc66702554" w:history="1">
        <w:r w:rsidRPr="00C86A15">
          <w:rPr>
            <w:rStyle w:val="Hipervnculo"/>
            <w:noProof/>
          </w:rPr>
          <w:t>Lista de referencias bibliográficas</w:t>
        </w:r>
        <w:r>
          <w:rPr>
            <w:noProof/>
            <w:webHidden/>
          </w:rPr>
          <w:tab/>
        </w:r>
        <w:r>
          <w:rPr>
            <w:noProof/>
            <w:webHidden/>
          </w:rPr>
          <w:fldChar w:fldCharType="begin"/>
        </w:r>
        <w:r>
          <w:rPr>
            <w:noProof/>
            <w:webHidden/>
          </w:rPr>
          <w:instrText xml:space="preserve"> PAGEREF _Toc66702554 \h </w:instrText>
        </w:r>
        <w:r>
          <w:rPr>
            <w:noProof/>
            <w:webHidden/>
          </w:rPr>
        </w:r>
        <w:r>
          <w:rPr>
            <w:noProof/>
            <w:webHidden/>
          </w:rPr>
          <w:fldChar w:fldCharType="separate"/>
        </w:r>
        <w:r>
          <w:rPr>
            <w:noProof/>
            <w:webHidden/>
          </w:rPr>
          <w:t>9</w:t>
        </w:r>
        <w:r>
          <w:rPr>
            <w:noProof/>
            <w:webHidden/>
          </w:rPr>
          <w:fldChar w:fldCharType="end"/>
        </w:r>
      </w:hyperlink>
    </w:p>
    <w:p w14:paraId="56CC9E2D" w14:textId="7D6B6FFB" w:rsidR="00086795" w:rsidRDefault="00086795">
      <w:pPr>
        <w:pStyle w:val="TDC1"/>
        <w:tabs>
          <w:tab w:val="right" w:leader="dot" w:pos="8210"/>
        </w:tabs>
        <w:rPr>
          <w:rFonts w:asciiTheme="minorHAnsi" w:eastAsiaTheme="minorEastAsia" w:hAnsiTheme="minorHAnsi"/>
          <w:b w:val="0"/>
          <w:noProof/>
          <w:sz w:val="22"/>
          <w:lang w:eastAsia="es-ES"/>
        </w:rPr>
      </w:pPr>
      <w:hyperlink w:anchor="_Toc66702555" w:history="1">
        <w:r w:rsidRPr="00C86A15">
          <w:rPr>
            <w:rStyle w:val="Hipervnculo"/>
            <w:noProof/>
          </w:rPr>
          <w:t>Lista de abreviaturas</w:t>
        </w:r>
        <w:r w:rsidR="00D258A4">
          <w:rPr>
            <w:rStyle w:val="Hipervnculo"/>
            <w:noProof/>
          </w:rPr>
          <w:t xml:space="preserve"> y otros anexos</w:t>
        </w:r>
        <w:r>
          <w:rPr>
            <w:noProof/>
            <w:webHidden/>
          </w:rPr>
          <w:tab/>
        </w:r>
        <w:r>
          <w:rPr>
            <w:noProof/>
            <w:webHidden/>
          </w:rPr>
          <w:fldChar w:fldCharType="begin"/>
        </w:r>
        <w:r>
          <w:rPr>
            <w:noProof/>
            <w:webHidden/>
          </w:rPr>
          <w:instrText xml:space="preserve"> PAGEREF _Toc66702555 \h </w:instrText>
        </w:r>
        <w:r>
          <w:rPr>
            <w:noProof/>
            <w:webHidden/>
          </w:rPr>
        </w:r>
        <w:r>
          <w:rPr>
            <w:noProof/>
            <w:webHidden/>
          </w:rPr>
          <w:fldChar w:fldCharType="separate"/>
        </w:r>
        <w:r>
          <w:rPr>
            <w:noProof/>
            <w:webHidden/>
          </w:rPr>
          <w:t>11</w:t>
        </w:r>
        <w:r>
          <w:rPr>
            <w:noProof/>
            <w:webHidden/>
          </w:rPr>
          <w:fldChar w:fldCharType="end"/>
        </w:r>
      </w:hyperlink>
    </w:p>
    <w:p w14:paraId="5C0491EF" w14:textId="1BA0EE40" w:rsidR="007F6CC5" w:rsidRDefault="00E73B63" w:rsidP="007F6CC5">
      <w:r>
        <w:fldChar w:fldCharType="end"/>
      </w:r>
    </w:p>
    <w:p w14:paraId="365F69CC" w14:textId="77777777" w:rsidR="007F6CC5" w:rsidRDefault="007F6CC5" w:rsidP="007F6CC5"/>
    <w:p w14:paraId="056A8723" w14:textId="77777777" w:rsidR="007F6CC5" w:rsidRDefault="007F6CC5" w:rsidP="007F6CC5">
      <w:pPr>
        <w:sectPr w:rsidR="007F6CC5" w:rsidSect="00FE0109">
          <w:pgSz w:w="11906" w:h="16838" w:code="9"/>
          <w:pgMar w:top="1418" w:right="1701" w:bottom="1418" w:left="1701" w:header="709" w:footer="709" w:gutter="284"/>
          <w:pgNumType w:fmt="lowerRoman"/>
          <w:cols w:space="708"/>
          <w:docGrid w:linePitch="360"/>
        </w:sectPr>
      </w:pPr>
    </w:p>
    <w:p w14:paraId="62CEFCE4" w14:textId="77777777" w:rsidR="007F6CC5" w:rsidRDefault="007F6CC5" w:rsidP="007F6CC5">
      <w:pPr>
        <w:pStyle w:val="Ttulo1"/>
      </w:pPr>
      <w:bookmarkStart w:id="4" w:name="_Toc66702539"/>
      <w:r>
        <w:t>Resumen</w:t>
      </w:r>
      <w:bookmarkEnd w:id="4"/>
    </w:p>
    <w:p w14:paraId="39C892FE" w14:textId="51D450B4" w:rsidR="007F6CC5" w:rsidRDefault="007F6CC5" w:rsidP="007F6CC5">
      <w:r w:rsidRPr="007F6CC5">
        <w:t>Un resumen de un máximo de 250 palabras del trabajo que incluya una</w:t>
      </w:r>
      <w:r w:rsidR="00D258A4">
        <w:t xml:space="preserve"> breve</w:t>
      </w:r>
      <w:r w:rsidRPr="007F6CC5">
        <w:t xml:space="preserve"> introducción, </w:t>
      </w:r>
      <w:r w:rsidR="00D258A4">
        <w:t xml:space="preserve">materiales y métodos resumidos, </w:t>
      </w:r>
      <w:r w:rsidRPr="007F6CC5">
        <w:t>objetivo</w:t>
      </w:r>
      <w:r w:rsidR="00D258A4">
        <w:t xml:space="preserve"> general y específicos</w:t>
      </w:r>
      <w:r w:rsidRPr="007F6CC5">
        <w:t xml:space="preserve">, </w:t>
      </w:r>
      <w:r w:rsidR="00D258A4">
        <w:t xml:space="preserve">y un resumen de </w:t>
      </w:r>
      <w:r w:rsidRPr="007F6CC5">
        <w:t>resultados y conclusiones.</w:t>
      </w:r>
    </w:p>
    <w:p w14:paraId="683834BE" w14:textId="016EBEED" w:rsidR="007F6CC5" w:rsidRDefault="007F6CC5" w:rsidP="007F6CC5">
      <w:r>
        <w:t xml:space="preserve">Palabras clave: </w:t>
      </w:r>
      <w:r w:rsidRPr="007D7A36">
        <w:rPr>
          <w:b/>
          <w:bCs/>
        </w:rPr>
        <w:t>Se deben incluir al menos 3</w:t>
      </w:r>
      <w:r w:rsidR="00A67202" w:rsidRPr="007D7A36">
        <w:rPr>
          <w:b/>
          <w:bCs/>
        </w:rPr>
        <w:t>-4</w:t>
      </w:r>
      <w:r w:rsidRPr="007D7A36">
        <w:rPr>
          <w:b/>
          <w:bCs/>
        </w:rPr>
        <w:t xml:space="preserve"> palabras clave</w:t>
      </w:r>
      <w:r>
        <w:t xml:space="preserve">, por ejemplo: hipoacusia, </w:t>
      </w:r>
      <w:r w:rsidR="00D258A4">
        <w:t>diabetes</w:t>
      </w:r>
      <w:r>
        <w:t xml:space="preserve">, </w:t>
      </w:r>
      <w:r w:rsidR="00D258A4">
        <w:t>paciente</w:t>
      </w:r>
      <w:r>
        <w:t>.</w:t>
      </w:r>
    </w:p>
    <w:p w14:paraId="15DF41E3" w14:textId="4B2B8E61" w:rsidR="00D258A4" w:rsidRDefault="00D258A4" w:rsidP="007F6CC5">
      <w:r w:rsidRPr="007D7A36">
        <w:rPr>
          <w:b/>
          <w:bCs/>
        </w:rPr>
        <w:t>Se puede incluir un resumen y palabras clave en inglés</w:t>
      </w:r>
      <w:r>
        <w:t>.</w:t>
      </w:r>
    </w:p>
    <w:p w14:paraId="4F4C5D3A" w14:textId="77777777" w:rsidR="007F6CC5" w:rsidRDefault="007F6CC5" w:rsidP="007F6CC5"/>
    <w:p w14:paraId="3FA14BBE" w14:textId="77777777" w:rsidR="007F6CC5" w:rsidRDefault="007F6CC5" w:rsidP="007F6CC5"/>
    <w:p w14:paraId="29E3916A" w14:textId="77777777" w:rsidR="007F6CC5" w:rsidRDefault="007F6CC5" w:rsidP="007F6CC5"/>
    <w:p w14:paraId="1D2942E9" w14:textId="77777777" w:rsidR="007F6CC5" w:rsidRDefault="007F6CC5" w:rsidP="007F6CC5"/>
    <w:p w14:paraId="52F8B93D" w14:textId="77777777" w:rsidR="007F6CC5" w:rsidRDefault="007F6CC5" w:rsidP="007F6CC5"/>
    <w:p w14:paraId="2AE735C6" w14:textId="77777777" w:rsidR="007F6CC5" w:rsidRDefault="007F6CC5" w:rsidP="007F6CC5">
      <w:pPr>
        <w:sectPr w:rsidR="007F6CC5" w:rsidSect="000128EC">
          <w:type w:val="oddPage"/>
          <w:pgSz w:w="11906" w:h="16838" w:code="9"/>
          <w:pgMar w:top="1418" w:right="1701" w:bottom="1418" w:left="1701" w:header="709" w:footer="709" w:gutter="284"/>
          <w:pgNumType w:start="1"/>
          <w:cols w:space="708"/>
          <w:docGrid w:linePitch="360"/>
        </w:sectPr>
      </w:pPr>
    </w:p>
    <w:p w14:paraId="0306B3E4" w14:textId="5EB1DA39" w:rsidR="007F6CC5" w:rsidRDefault="007F6CC5" w:rsidP="007F6CC5">
      <w:pPr>
        <w:pStyle w:val="Ttulo1"/>
      </w:pPr>
      <w:bookmarkStart w:id="5" w:name="_Toc66702540"/>
      <w:r>
        <w:t>Introducción</w:t>
      </w:r>
      <w:bookmarkEnd w:id="5"/>
    </w:p>
    <w:p w14:paraId="3D9C279D" w14:textId="39DC0229" w:rsidR="009E5C7A" w:rsidRDefault="009E5C7A" w:rsidP="007F6CC5">
      <w:r w:rsidRPr="009E5C7A">
        <w:t>Presentación del estado actual del área de investigación y justificación de los objetivos de</w:t>
      </w:r>
      <w:r w:rsidR="00D258A4">
        <w:t>l</w:t>
      </w:r>
      <w:r w:rsidRPr="009E5C7A">
        <w:t xml:space="preserve"> TFG.</w:t>
      </w:r>
    </w:p>
    <w:p w14:paraId="01D9295C" w14:textId="54F45CE2" w:rsidR="007F6CC5" w:rsidRDefault="007F6CC5" w:rsidP="007F6CC5">
      <w:r>
        <w:t>Podrá incluir secciones para las que se utilizarán los estilos Título 2 y Título 3.</w:t>
      </w:r>
    </w:p>
    <w:p w14:paraId="3D47C566" w14:textId="0EF94301" w:rsidR="003607D2" w:rsidRDefault="009E5C7A" w:rsidP="007F6CC5">
      <w:r>
        <w:t xml:space="preserve">Piensa que no tienes demasiado espacio par enrollarte. Debes ir al grano, siendo muy preciso y añadiendo la cita bibliográfica </w:t>
      </w:r>
      <w:r w:rsidR="00D258A4">
        <w:t xml:space="preserve">adecuadamente </w:t>
      </w:r>
      <w:r>
        <w:t>que justifique lo que se dice. La lectura de este apartado debe llevarte de forma natural al listado de objetivos y entender por qué se plantean.</w:t>
      </w:r>
    </w:p>
    <w:p w14:paraId="547C041D" w14:textId="2C607DE6" w:rsidR="00DE4145" w:rsidRDefault="00DE4145" w:rsidP="007F6CC5">
      <w:r>
        <w:t xml:space="preserve">Para la edición, formateo y demás con Word y la bibliografía con Zotero, podéis echar un vistazo a </w:t>
      </w:r>
      <w:hyperlink r:id="rId20" w:history="1">
        <w:r w:rsidRPr="00D437AE">
          <w:rPr>
            <w:rStyle w:val="Hipervnculo"/>
          </w:rPr>
          <w:t>https://youtu.be/qO8dH0MaMPU</w:t>
        </w:r>
      </w:hyperlink>
      <w:r>
        <w:t xml:space="preserve"> </w:t>
      </w:r>
    </w:p>
    <w:p w14:paraId="582A7C44" w14:textId="77777777" w:rsidR="007F6CC5" w:rsidRDefault="007F6CC5" w:rsidP="007F6CC5">
      <w:pPr>
        <w:pStyle w:val="Ttulo2"/>
      </w:pPr>
      <w:bookmarkStart w:id="6" w:name="_Toc66702543"/>
      <w:r>
        <w:t>Hipótesis</w:t>
      </w:r>
      <w:bookmarkEnd w:id="6"/>
    </w:p>
    <w:p w14:paraId="70EE1497" w14:textId="77777777" w:rsidR="00C74C5D" w:rsidRDefault="00C74C5D" w:rsidP="00C74C5D">
      <w:r>
        <w:t>Si se considera oportuna.</w:t>
      </w:r>
    </w:p>
    <w:p w14:paraId="7898E787" w14:textId="77777777" w:rsidR="00C74C5D" w:rsidRDefault="00C74C5D" w:rsidP="00C74C5D">
      <w:pPr>
        <w:pStyle w:val="Ttulo2"/>
      </w:pPr>
      <w:bookmarkStart w:id="7" w:name="_Toc66702544"/>
      <w:r>
        <w:t>Objetivos</w:t>
      </w:r>
      <w:bookmarkEnd w:id="7"/>
    </w:p>
    <w:p w14:paraId="1CF71DDB" w14:textId="158C1720" w:rsidR="00C74C5D" w:rsidRDefault="00C74C5D" w:rsidP="00C74C5D">
      <w:r>
        <w:t xml:space="preserve">Se </w:t>
      </w:r>
      <w:r w:rsidR="00A67202">
        <w:t>debe</w:t>
      </w:r>
      <w:r>
        <w:t xml:space="preserve"> plantear un objetivo principal</w:t>
      </w:r>
      <w:r w:rsidR="00A67202">
        <w:t xml:space="preserve"> o general </w:t>
      </w:r>
      <w:r>
        <w:t xml:space="preserve">y objetivos </w:t>
      </w:r>
      <w:r w:rsidR="00D258A4">
        <w:t>específicos</w:t>
      </w:r>
      <w:r>
        <w:t>.</w:t>
      </w:r>
    </w:p>
    <w:p w14:paraId="4F411F1E" w14:textId="77777777" w:rsidR="007F6CC5" w:rsidRDefault="007F6CC5" w:rsidP="00C74C5D">
      <w:pPr>
        <w:pStyle w:val="Ttulo1"/>
      </w:pPr>
      <w:bookmarkStart w:id="8" w:name="_Toc66702545"/>
      <w:r>
        <w:t>Materiales y Métodos</w:t>
      </w:r>
      <w:bookmarkEnd w:id="8"/>
    </w:p>
    <w:p w14:paraId="1E351F1C" w14:textId="5A1FFD67" w:rsidR="009E5C7A" w:rsidRDefault="009E5C7A" w:rsidP="007F6CC5">
      <w:r w:rsidRPr="009E5C7A">
        <w:t xml:space="preserve">Descripción de la metodología seguida en la realización del TFG ya sea </w:t>
      </w:r>
      <w:r w:rsidR="007D7A36">
        <w:t xml:space="preserve">básico o clínico, experimental o </w:t>
      </w:r>
      <w:r w:rsidRPr="009E5C7A">
        <w:t xml:space="preserve">bibliográfico </w:t>
      </w:r>
      <w:r w:rsidR="007D7A36">
        <w:t>narrativo, bibliográfico sistemático o metaanálisis</w:t>
      </w:r>
      <w:r w:rsidRPr="009E5C7A">
        <w:t>. Si el trabajo incluye análisis de datos cuantitativos, será necesario incluir un apartado que describa la metodología estadística utilizada en el TFG.</w:t>
      </w:r>
    </w:p>
    <w:p w14:paraId="28BB9E21" w14:textId="3330DA89" w:rsidR="007D7A36" w:rsidRDefault="009E5C7A" w:rsidP="007F6CC5">
      <w:r>
        <w:t xml:space="preserve">Para las revisiones </w:t>
      </w:r>
      <w:r w:rsidR="009F7C98">
        <w:t xml:space="preserve">bibliográficas narrativas o </w:t>
      </w:r>
      <w:r>
        <w:t>sistemáticas</w:t>
      </w:r>
      <w:r w:rsidR="007D7A36">
        <w:t xml:space="preserve"> y metaanálisis</w:t>
      </w:r>
      <w:r>
        <w:t xml:space="preserve">, </w:t>
      </w:r>
      <w:r w:rsidR="009F7C98">
        <w:t>deben tener una metodología objetiva con criterios de búsqueda, inclusión y exclusión. P</w:t>
      </w:r>
      <w:r>
        <w:t xml:space="preserve">ara que </w:t>
      </w:r>
      <w:r w:rsidR="009F7C98">
        <w:t xml:space="preserve">las revisiones </w:t>
      </w:r>
      <w:r>
        <w:t xml:space="preserve">sean sistemáticas, deben ser reproducibles y, por tanto, tener una metodología objetiva con </w:t>
      </w:r>
      <w:r w:rsidR="009F7C98">
        <w:t xml:space="preserve">esos </w:t>
      </w:r>
      <w:r>
        <w:t xml:space="preserve">criterios de búsqueda, inclusión y exclusión. </w:t>
      </w:r>
    </w:p>
    <w:p w14:paraId="0553D9ED" w14:textId="360672B8" w:rsidR="009F7C98" w:rsidRDefault="009F7C98" w:rsidP="007F6CC5">
      <w:pPr>
        <w:rPr>
          <w:rStyle w:val="Hipervnculo"/>
        </w:rPr>
      </w:pPr>
      <w:r>
        <w:t>Leer</w:t>
      </w:r>
      <w:r w:rsidR="009E5C7A">
        <w:t xml:space="preserve"> y aplicar</w:t>
      </w:r>
      <w:r w:rsidR="007D7A36">
        <w:t>,</w:t>
      </w:r>
      <w:r w:rsidR="009E5C7A">
        <w:t xml:space="preserve"> </w:t>
      </w:r>
      <w:r>
        <w:t>en el caso de revisiones sistemáticas</w:t>
      </w:r>
      <w:r w:rsidR="00A216A7">
        <w:t xml:space="preserve"> exhaustivas</w:t>
      </w:r>
      <w:r w:rsidR="007D7A36">
        <w:t>,</w:t>
      </w:r>
      <w:r>
        <w:t xml:space="preserve"> </w:t>
      </w:r>
      <w:r w:rsidR="009E5C7A">
        <w:t xml:space="preserve">los criterios PRISMA: </w:t>
      </w:r>
      <w:hyperlink r:id="rId21" w:history="1">
        <w:r w:rsidR="009E5C7A" w:rsidRPr="00D437AE">
          <w:rPr>
            <w:rStyle w:val="Hipervnculo"/>
          </w:rPr>
          <w:t>https://journals.plos.org/plosmedicine/article?id=10.1371/journal.pmed.1000097</w:t>
        </w:r>
      </w:hyperlink>
      <w:r>
        <w:rPr>
          <w:rStyle w:val="Hipervnculo"/>
        </w:rPr>
        <w:t xml:space="preserve">. </w:t>
      </w:r>
      <w:r>
        <w:t>PRISMA se puede poner en la metodología y da fortaleza al trabajo.</w:t>
      </w:r>
    </w:p>
    <w:p w14:paraId="07499BD3" w14:textId="5F2C754E" w:rsidR="00D258A4" w:rsidRDefault="009F7C98" w:rsidP="00D258A4">
      <w:r w:rsidRPr="00A216A7">
        <w:rPr>
          <w:rStyle w:val="Hipervnculo"/>
          <w:color w:val="auto"/>
          <w:u w:val="none"/>
        </w:rPr>
        <w:t xml:space="preserve">Se </w:t>
      </w:r>
      <w:r w:rsidR="00A216A7" w:rsidRPr="00A216A7">
        <w:rPr>
          <w:rStyle w:val="Hipervnculo"/>
          <w:color w:val="auto"/>
          <w:u w:val="none"/>
        </w:rPr>
        <w:t>puede</w:t>
      </w:r>
      <w:r w:rsidRPr="00A216A7">
        <w:rPr>
          <w:rStyle w:val="Hipervnculo"/>
          <w:color w:val="auto"/>
          <w:u w:val="none"/>
        </w:rPr>
        <w:t xml:space="preserve"> incluir </w:t>
      </w:r>
      <w:r w:rsidR="009E5C7A" w:rsidRPr="00A216A7">
        <w:t xml:space="preserve">un diagrama </w:t>
      </w:r>
      <w:r w:rsidR="009E5C7A">
        <w:t>de flujo</w:t>
      </w:r>
      <w:r>
        <w:t xml:space="preserve"> y se</w:t>
      </w:r>
      <w:r w:rsidR="00D258A4">
        <w:t xml:space="preserve"> </w:t>
      </w:r>
      <w:r>
        <w:t>pueden poner</w:t>
      </w:r>
      <w:r w:rsidR="00D258A4">
        <w:t xml:space="preserve"> los artículos incluidos o excluidos en cada paso, además de cada uno de los finalmente incluidos</w:t>
      </w:r>
      <w:r w:rsidR="00A216A7">
        <w:t>. Se puede hacer también</w:t>
      </w:r>
      <w:r w:rsidR="00D258A4">
        <w:t xml:space="preserve"> una tabla</w:t>
      </w:r>
      <w:r w:rsidR="00A216A7">
        <w:t xml:space="preserve"> con estos datos</w:t>
      </w:r>
      <w:r w:rsidR="005B07A6">
        <w:t>,</w:t>
      </w:r>
      <w:r w:rsidR="00D258A4">
        <w:t xml:space="preserve"> y pueden agruparse por temáticas.</w:t>
      </w:r>
    </w:p>
    <w:p w14:paraId="54A9D9FD" w14:textId="77777777" w:rsidR="007F6CC5" w:rsidRDefault="007F6CC5" w:rsidP="00C74C5D">
      <w:pPr>
        <w:pStyle w:val="Ttulo1"/>
      </w:pPr>
      <w:bookmarkStart w:id="9" w:name="_Toc66702548"/>
      <w:r>
        <w:t>Resultados</w:t>
      </w:r>
      <w:bookmarkEnd w:id="9"/>
    </w:p>
    <w:p w14:paraId="131CA378" w14:textId="7F52CB91" w:rsidR="007F6CC5" w:rsidRDefault="007F6CC5" w:rsidP="007F6CC5">
      <w:r>
        <w:t>Esta sección deberá presentar clara y sucintamente los resultados del TFG. Sólo ha de incluir los resultados esenciales para establecer los puntos más importantes del estudio.</w:t>
      </w:r>
      <w:r w:rsidR="00086795">
        <w:t xml:space="preserve"> No se debe elucubrar o explicar lo obtenido, eso se pone en la discusión, donde podrás elucubrar algo más, incluso plantear alguna explicación a los hallazgos. Aquí sólo describir lo que hay, lo que has obtenido.</w:t>
      </w:r>
    </w:p>
    <w:p w14:paraId="12A1BE61" w14:textId="77777777" w:rsidR="00C74C5D" w:rsidRDefault="00C74C5D" w:rsidP="00C74C5D">
      <w:pPr>
        <w:pStyle w:val="ImgenesCENTRADAS"/>
      </w:pPr>
      <w:r>
        <w:rPr>
          <w:noProof/>
          <w:lang w:eastAsia="es-ES"/>
        </w:rPr>
        <w:drawing>
          <wp:inline distT="0" distB="0" distL="0" distR="0" wp14:anchorId="64519BAC" wp14:editId="29CE0834">
            <wp:extent cx="4670244" cy="3135086"/>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214_67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56954" cy="3193294"/>
                    </a:xfrm>
                    <a:prstGeom prst="rect">
                      <a:avLst/>
                    </a:prstGeom>
                  </pic:spPr>
                </pic:pic>
              </a:graphicData>
            </a:graphic>
          </wp:inline>
        </w:drawing>
      </w:r>
    </w:p>
    <w:p w14:paraId="62114915" w14:textId="0D6F4464" w:rsidR="00C74C5D" w:rsidRDefault="00C74C5D" w:rsidP="00C74C5D">
      <w:pPr>
        <w:pStyle w:val="Descripcin"/>
      </w:pPr>
      <w:r>
        <w:t xml:space="preserve">Figura </w:t>
      </w:r>
      <w:r w:rsidR="009E5706">
        <w:rPr>
          <w:noProof/>
        </w:rPr>
        <w:fldChar w:fldCharType="begin"/>
      </w:r>
      <w:r w:rsidR="009E5706">
        <w:rPr>
          <w:noProof/>
        </w:rPr>
        <w:instrText xml:space="preserve"> SEQ Figura \* ARABIC </w:instrText>
      </w:r>
      <w:r w:rsidR="009E5706">
        <w:rPr>
          <w:noProof/>
        </w:rPr>
        <w:fldChar w:fldCharType="separate"/>
      </w:r>
      <w:r>
        <w:rPr>
          <w:noProof/>
        </w:rPr>
        <w:t>1</w:t>
      </w:r>
      <w:r w:rsidR="009E5706">
        <w:rPr>
          <w:noProof/>
        </w:rPr>
        <w:fldChar w:fldCharType="end"/>
      </w:r>
      <w:r>
        <w:t>. Ejemplo de pie de figura.</w:t>
      </w:r>
      <w:r w:rsidR="009F7C98">
        <w:t xml:space="preserve"> Se `pone título y descripción adecuada. Se aconseja tamaño de letra entre 8 y 10</w:t>
      </w:r>
      <w:r w:rsidR="00A67202">
        <w:t>.</w:t>
      </w:r>
    </w:p>
    <w:p w14:paraId="660AA703" w14:textId="77777777" w:rsidR="00DE4145" w:rsidRDefault="00DE4145" w:rsidP="00DE4145">
      <w:pPr>
        <w:pStyle w:val="Ttulo2"/>
      </w:pPr>
      <w:bookmarkStart w:id="10" w:name="_Toc66702550"/>
      <w:r>
        <w:t>Figuras y tablas</w:t>
      </w:r>
      <w:bookmarkEnd w:id="10"/>
    </w:p>
    <w:p w14:paraId="41B61D65" w14:textId="05A0CBFC" w:rsidR="00DE4145" w:rsidRDefault="00DE4145" w:rsidP="00DE4145">
      <w:r>
        <w:t xml:space="preserve">Las figuras deberán estar integradas en el texto y tener un tamaño adecuado para su legibilidad. Si son imágenes, deberán tener una resolución adecuada y no tener marcas de agua. El tamaño de letra mínimo no deberá ser inferior a 2 mm de alto. Las figuras deberán ir acompañadas de una leyenda explicativa, que también irá integrada en el texto, debajo de la figura cuando sea posible, o en la siguiente página.  </w:t>
      </w:r>
    </w:p>
    <w:p w14:paraId="4C2D8D29" w14:textId="02A4C185" w:rsidR="00C74C5D" w:rsidRDefault="00C74C5D" w:rsidP="00C74C5D">
      <w:r>
        <w:t xml:space="preserve">Las tablas deberán ir numeradas y con una descripción del contenido. </w:t>
      </w:r>
      <w:r w:rsidR="009F7C98">
        <w:t xml:space="preserve">El título y la </w:t>
      </w:r>
      <w:r>
        <w:t>descripción irá encima de la tabla, no como las imágenes que ha de ir debajo. El tamaño del texto de las tablas deberá tener un tamaño de letra mínimo de 8</w:t>
      </w:r>
      <w:r w:rsidR="009F7C98">
        <w:t>. Se aconseja 10</w:t>
      </w:r>
      <w:r>
        <w:t xml:space="preserve">. </w:t>
      </w:r>
    </w:p>
    <w:p w14:paraId="0A8D3244" w14:textId="77777777" w:rsidR="007F6CC5" w:rsidRDefault="00C74C5D" w:rsidP="00C74C5D">
      <w:pPr>
        <w:pStyle w:val="Descripcin"/>
        <w:rPr>
          <w:noProof/>
        </w:rPr>
      </w:pPr>
      <w:r>
        <w:t xml:space="preserve">Tabla </w:t>
      </w:r>
      <w:r w:rsidR="009E5706">
        <w:rPr>
          <w:noProof/>
        </w:rPr>
        <w:fldChar w:fldCharType="begin"/>
      </w:r>
      <w:r w:rsidR="009E5706">
        <w:rPr>
          <w:noProof/>
        </w:rPr>
        <w:instrText xml:space="preserve"> SEQ Tabla \* ARABIC </w:instrText>
      </w:r>
      <w:r w:rsidR="009E5706">
        <w:rPr>
          <w:noProof/>
        </w:rPr>
        <w:fldChar w:fldCharType="separate"/>
      </w:r>
      <w:r>
        <w:rPr>
          <w:noProof/>
        </w:rPr>
        <w:t>1</w:t>
      </w:r>
      <w:r w:rsidR="009E5706">
        <w:rPr>
          <w:noProof/>
        </w:rPr>
        <w:fldChar w:fldCharType="end"/>
      </w:r>
      <w:r>
        <w:t>.</w:t>
      </w:r>
      <w:r>
        <w:rPr>
          <w:noProof/>
        </w:rPr>
        <w:t xml:space="preserve"> </w:t>
      </w:r>
      <w:r w:rsidRPr="008B3A55">
        <w:rPr>
          <w:noProof/>
        </w:rPr>
        <w:t>Características demográficas de la población en 2010.”</w:t>
      </w:r>
    </w:p>
    <w:tbl>
      <w:tblPr>
        <w:tblStyle w:val="Tablaconcuadrcula"/>
        <w:tblW w:w="0" w:type="auto"/>
        <w:tblLook w:val="04A0" w:firstRow="1" w:lastRow="0" w:firstColumn="1" w:lastColumn="0" w:noHBand="0" w:noVBand="1"/>
      </w:tblPr>
      <w:tblGrid>
        <w:gridCol w:w="2052"/>
        <w:gridCol w:w="2052"/>
        <w:gridCol w:w="2053"/>
        <w:gridCol w:w="2053"/>
      </w:tblGrid>
      <w:tr w:rsidR="00C74C5D" w14:paraId="4FA589E1" w14:textId="77777777" w:rsidTr="00590DAB">
        <w:tc>
          <w:tcPr>
            <w:tcW w:w="2052" w:type="dxa"/>
            <w:tcBorders>
              <w:top w:val="single" w:sz="18" w:space="0" w:color="auto"/>
              <w:left w:val="nil"/>
              <w:bottom w:val="single" w:sz="12" w:space="0" w:color="auto"/>
              <w:right w:val="nil"/>
            </w:tcBorders>
          </w:tcPr>
          <w:p w14:paraId="65CE2268" w14:textId="77777777" w:rsidR="00C74C5D" w:rsidRDefault="00C74C5D" w:rsidP="00590DAB">
            <w:pPr>
              <w:pStyle w:val="Estilotablas"/>
            </w:pPr>
          </w:p>
        </w:tc>
        <w:tc>
          <w:tcPr>
            <w:tcW w:w="2052" w:type="dxa"/>
            <w:tcBorders>
              <w:top w:val="single" w:sz="18" w:space="0" w:color="auto"/>
              <w:left w:val="nil"/>
              <w:bottom w:val="single" w:sz="12" w:space="0" w:color="auto"/>
              <w:right w:val="nil"/>
            </w:tcBorders>
          </w:tcPr>
          <w:p w14:paraId="300AE977" w14:textId="77777777" w:rsidR="00C74C5D" w:rsidRPr="00C86B6A" w:rsidRDefault="00C86B6A" w:rsidP="00C86B6A">
            <w:pPr>
              <w:pStyle w:val="Estilotablas"/>
              <w:jc w:val="center"/>
              <w:rPr>
                <w:b/>
              </w:rPr>
            </w:pPr>
            <w:r w:rsidRPr="00C86B6A">
              <w:rPr>
                <w:b/>
              </w:rPr>
              <w:t>Categoría 1</w:t>
            </w:r>
          </w:p>
        </w:tc>
        <w:tc>
          <w:tcPr>
            <w:tcW w:w="2053" w:type="dxa"/>
            <w:tcBorders>
              <w:top w:val="single" w:sz="18" w:space="0" w:color="auto"/>
              <w:left w:val="nil"/>
              <w:bottom w:val="single" w:sz="12" w:space="0" w:color="auto"/>
              <w:right w:val="nil"/>
            </w:tcBorders>
          </w:tcPr>
          <w:p w14:paraId="2DAB5379" w14:textId="77777777" w:rsidR="00C74C5D" w:rsidRPr="00C86B6A" w:rsidRDefault="00C86B6A" w:rsidP="00C86B6A">
            <w:pPr>
              <w:pStyle w:val="Estilotablas"/>
              <w:jc w:val="center"/>
              <w:rPr>
                <w:b/>
              </w:rPr>
            </w:pPr>
            <w:r w:rsidRPr="00C86B6A">
              <w:rPr>
                <w:b/>
              </w:rPr>
              <w:t>Categoría 2</w:t>
            </w:r>
          </w:p>
        </w:tc>
        <w:tc>
          <w:tcPr>
            <w:tcW w:w="2053" w:type="dxa"/>
            <w:tcBorders>
              <w:top w:val="single" w:sz="18" w:space="0" w:color="auto"/>
              <w:left w:val="nil"/>
              <w:bottom w:val="single" w:sz="12" w:space="0" w:color="auto"/>
              <w:right w:val="nil"/>
            </w:tcBorders>
          </w:tcPr>
          <w:p w14:paraId="20AE093F" w14:textId="77777777" w:rsidR="00C74C5D" w:rsidRPr="00C86B6A" w:rsidRDefault="00C86B6A" w:rsidP="00C86B6A">
            <w:pPr>
              <w:pStyle w:val="Estilotablas"/>
              <w:jc w:val="center"/>
              <w:rPr>
                <w:b/>
              </w:rPr>
            </w:pPr>
            <w:r w:rsidRPr="00C86B6A">
              <w:rPr>
                <w:b/>
              </w:rPr>
              <w:t>Categoría 3</w:t>
            </w:r>
          </w:p>
        </w:tc>
      </w:tr>
      <w:tr w:rsidR="00C74C5D" w14:paraId="0A723980" w14:textId="77777777" w:rsidTr="00590DAB">
        <w:tc>
          <w:tcPr>
            <w:tcW w:w="2052" w:type="dxa"/>
            <w:tcBorders>
              <w:top w:val="single" w:sz="12" w:space="0" w:color="auto"/>
              <w:left w:val="nil"/>
              <w:right w:val="nil"/>
            </w:tcBorders>
          </w:tcPr>
          <w:p w14:paraId="1CA76E55" w14:textId="77777777" w:rsidR="00C74C5D" w:rsidRPr="00C86B6A" w:rsidRDefault="00C86B6A" w:rsidP="00C86B6A">
            <w:pPr>
              <w:pStyle w:val="Estilotablas"/>
              <w:jc w:val="right"/>
              <w:rPr>
                <w:b/>
              </w:rPr>
            </w:pPr>
            <w:r w:rsidRPr="00C86B6A">
              <w:rPr>
                <w:b/>
              </w:rPr>
              <w:t>Objeto 1</w:t>
            </w:r>
          </w:p>
        </w:tc>
        <w:tc>
          <w:tcPr>
            <w:tcW w:w="2052" w:type="dxa"/>
            <w:tcBorders>
              <w:top w:val="single" w:sz="12" w:space="0" w:color="auto"/>
              <w:left w:val="nil"/>
              <w:right w:val="nil"/>
            </w:tcBorders>
          </w:tcPr>
          <w:p w14:paraId="5E407471" w14:textId="77777777" w:rsidR="00C74C5D" w:rsidRDefault="00C86B6A" w:rsidP="00C86B6A">
            <w:pPr>
              <w:pStyle w:val="Estilotablas"/>
              <w:jc w:val="center"/>
            </w:pPr>
            <w:r>
              <w:t>1</w:t>
            </w:r>
          </w:p>
        </w:tc>
        <w:tc>
          <w:tcPr>
            <w:tcW w:w="2053" w:type="dxa"/>
            <w:tcBorders>
              <w:top w:val="single" w:sz="12" w:space="0" w:color="auto"/>
              <w:left w:val="nil"/>
              <w:right w:val="nil"/>
            </w:tcBorders>
          </w:tcPr>
          <w:p w14:paraId="69BFEA6A" w14:textId="77777777" w:rsidR="00C74C5D" w:rsidRDefault="00C86B6A" w:rsidP="00C86B6A">
            <w:pPr>
              <w:pStyle w:val="Estilotablas"/>
              <w:jc w:val="center"/>
            </w:pPr>
            <w:r>
              <w:t>2</w:t>
            </w:r>
          </w:p>
        </w:tc>
        <w:tc>
          <w:tcPr>
            <w:tcW w:w="2053" w:type="dxa"/>
            <w:tcBorders>
              <w:top w:val="single" w:sz="12" w:space="0" w:color="auto"/>
              <w:left w:val="nil"/>
              <w:right w:val="nil"/>
            </w:tcBorders>
          </w:tcPr>
          <w:p w14:paraId="0290DCC6" w14:textId="77777777" w:rsidR="00C74C5D" w:rsidRDefault="00C86B6A" w:rsidP="00C86B6A">
            <w:pPr>
              <w:pStyle w:val="Estilotablas"/>
              <w:jc w:val="center"/>
            </w:pPr>
            <w:r>
              <w:t>3</w:t>
            </w:r>
          </w:p>
        </w:tc>
      </w:tr>
      <w:tr w:rsidR="00C74C5D" w14:paraId="0483EA2A" w14:textId="77777777" w:rsidTr="00590DAB">
        <w:tc>
          <w:tcPr>
            <w:tcW w:w="2052" w:type="dxa"/>
            <w:tcBorders>
              <w:left w:val="nil"/>
              <w:right w:val="nil"/>
            </w:tcBorders>
          </w:tcPr>
          <w:p w14:paraId="5B14A55D" w14:textId="77777777" w:rsidR="00C74C5D" w:rsidRPr="00C86B6A" w:rsidRDefault="00C86B6A" w:rsidP="00C86B6A">
            <w:pPr>
              <w:pStyle w:val="Estilotablas"/>
              <w:jc w:val="right"/>
              <w:rPr>
                <w:b/>
              </w:rPr>
            </w:pPr>
            <w:r w:rsidRPr="00C86B6A">
              <w:rPr>
                <w:b/>
              </w:rPr>
              <w:t>Objeto 2</w:t>
            </w:r>
          </w:p>
        </w:tc>
        <w:tc>
          <w:tcPr>
            <w:tcW w:w="2052" w:type="dxa"/>
            <w:tcBorders>
              <w:left w:val="nil"/>
              <w:right w:val="nil"/>
            </w:tcBorders>
          </w:tcPr>
          <w:p w14:paraId="4218C4A8" w14:textId="77777777" w:rsidR="00C74C5D" w:rsidRDefault="00C86B6A" w:rsidP="00C86B6A">
            <w:pPr>
              <w:pStyle w:val="Estilotablas"/>
              <w:jc w:val="center"/>
            </w:pPr>
            <w:r>
              <w:t>4</w:t>
            </w:r>
          </w:p>
        </w:tc>
        <w:tc>
          <w:tcPr>
            <w:tcW w:w="2053" w:type="dxa"/>
            <w:tcBorders>
              <w:left w:val="nil"/>
              <w:right w:val="nil"/>
            </w:tcBorders>
          </w:tcPr>
          <w:p w14:paraId="4B3D3074" w14:textId="77777777" w:rsidR="00C74C5D" w:rsidRDefault="00C86B6A" w:rsidP="00C86B6A">
            <w:pPr>
              <w:pStyle w:val="Estilotablas"/>
              <w:jc w:val="center"/>
            </w:pPr>
            <w:r>
              <w:t>5</w:t>
            </w:r>
          </w:p>
        </w:tc>
        <w:tc>
          <w:tcPr>
            <w:tcW w:w="2053" w:type="dxa"/>
            <w:tcBorders>
              <w:left w:val="nil"/>
              <w:right w:val="nil"/>
            </w:tcBorders>
          </w:tcPr>
          <w:p w14:paraId="0578C0AA" w14:textId="77777777" w:rsidR="00C74C5D" w:rsidRDefault="00C86B6A" w:rsidP="00C86B6A">
            <w:pPr>
              <w:pStyle w:val="Estilotablas"/>
              <w:jc w:val="center"/>
            </w:pPr>
            <w:r>
              <w:t>6</w:t>
            </w:r>
          </w:p>
        </w:tc>
      </w:tr>
      <w:tr w:rsidR="00C74C5D" w14:paraId="501DEE63" w14:textId="77777777" w:rsidTr="00590DAB">
        <w:tc>
          <w:tcPr>
            <w:tcW w:w="2052" w:type="dxa"/>
            <w:tcBorders>
              <w:left w:val="nil"/>
              <w:bottom w:val="single" w:sz="18" w:space="0" w:color="auto"/>
              <w:right w:val="nil"/>
            </w:tcBorders>
          </w:tcPr>
          <w:p w14:paraId="53BB0DC5" w14:textId="77777777" w:rsidR="00C74C5D" w:rsidRPr="00C86B6A" w:rsidRDefault="00C86B6A" w:rsidP="00C86B6A">
            <w:pPr>
              <w:pStyle w:val="Estilotablas"/>
              <w:jc w:val="right"/>
              <w:rPr>
                <w:b/>
              </w:rPr>
            </w:pPr>
            <w:r w:rsidRPr="00C86B6A">
              <w:rPr>
                <w:b/>
              </w:rPr>
              <w:t>Objeto 3</w:t>
            </w:r>
          </w:p>
        </w:tc>
        <w:tc>
          <w:tcPr>
            <w:tcW w:w="2052" w:type="dxa"/>
            <w:tcBorders>
              <w:left w:val="nil"/>
              <w:bottom w:val="single" w:sz="18" w:space="0" w:color="auto"/>
              <w:right w:val="nil"/>
            </w:tcBorders>
          </w:tcPr>
          <w:p w14:paraId="4A0C2777" w14:textId="77777777" w:rsidR="00C74C5D" w:rsidRDefault="00C86B6A" w:rsidP="00C86B6A">
            <w:pPr>
              <w:pStyle w:val="Estilotablas"/>
              <w:jc w:val="center"/>
            </w:pPr>
            <w:r>
              <w:t>7</w:t>
            </w:r>
          </w:p>
        </w:tc>
        <w:tc>
          <w:tcPr>
            <w:tcW w:w="2053" w:type="dxa"/>
            <w:tcBorders>
              <w:left w:val="nil"/>
              <w:bottom w:val="single" w:sz="18" w:space="0" w:color="auto"/>
              <w:right w:val="nil"/>
            </w:tcBorders>
          </w:tcPr>
          <w:p w14:paraId="4F52E575" w14:textId="77777777" w:rsidR="00C74C5D" w:rsidRDefault="00C86B6A" w:rsidP="00C86B6A">
            <w:pPr>
              <w:pStyle w:val="Estilotablas"/>
              <w:jc w:val="center"/>
            </w:pPr>
            <w:r>
              <w:t>8</w:t>
            </w:r>
          </w:p>
        </w:tc>
        <w:tc>
          <w:tcPr>
            <w:tcW w:w="2053" w:type="dxa"/>
            <w:tcBorders>
              <w:left w:val="nil"/>
              <w:bottom w:val="single" w:sz="18" w:space="0" w:color="auto"/>
              <w:right w:val="nil"/>
            </w:tcBorders>
          </w:tcPr>
          <w:p w14:paraId="3A39A28E" w14:textId="77777777" w:rsidR="00C74C5D" w:rsidRDefault="00C86B6A" w:rsidP="00C86B6A">
            <w:pPr>
              <w:pStyle w:val="Estilotablas"/>
              <w:jc w:val="center"/>
            </w:pPr>
            <w:r>
              <w:t>9</w:t>
            </w:r>
          </w:p>
        </w:tc>
      </w:tr>
    </w:tbl>
    <w:p w14:paraId="274F2CC6" w14:textId="77777777" w:rsidR="00C74C5D" w:rsidRPr="00C74C5D" w:rsidRDefault="00590DAB" w:rsidP="00590DAB">
      <w:r>
        <w:t>Este sería un ejemplo de tabla, pero se pueden utilizar estilos personalizados, colores o lo que se desee.</w:t>
      </w:r>
    </w:p>
    <w:p w14:paraId="2375757C" w14:textId="1950D860" w:rsidR="007F6CC5" w:rsidRDefault="007F6CC5" w:rsidP="00590DAB">
      <w:pPr>
        <w:pStyle w:val="Ttulo1"/>
      </w:pPr>
      <w:bookmarkStart w:id="11" w:name="_Toc66702551"/>
      <w:r>
        <w:t>Discusión</w:t>
      </w:r>
      <w:bookmarkEnd w:id="11"/>
    </w:p>
    <w:p w14:paraId="6C28C972" w14:textId="35C16F58" w:rsidR="007F6CC5" w:rsidRDefault="007F6CC5" w:rsidP="00DE4145">
      <w:r>
        <w:t>La discusión de los resultados obtenidos ha de ser lo más concisa posible y deberá incluir un resumen de los resultados más importantes, una discusión de la validez</w:t>
      </w:r>
      <w:r w:rsidR="00590DAB">
        <w:t xml:space="preserve"> </w:t>
      </w:r>
      <w:r w:rsidR="00590DAB" w:rsidRPr="00590DAB">
        <w:t xml:space="preserve">de las observaciones realizadas y una discusión de las conclusiones más relevantes del estudio dentro del contexto de otras publicaciones en la literatura actual sobre los mismos objetivos o muy relacionados. </w:t>
      </w:r>
    </w:p>
    <w:p w14:paraId="58D95AB5" w14:textId="02927679" w:rsidR="00086795" w:rsidRDefault="00086795" w:rsidP="00DE4145">
      <w:r>
        <w:t>Se trata de cuestionar los resultados, poner en duda lo obtenido o poner en valor, comparar con otros estudios e, incluso, plantear hipótesis de por qué está pasando lo que hemos encontrado.</w:t>
      </w:r>
    </w:p>
    <w:p w14:paraId="47D7BE13" w14:textId="3C71BF18" w:rsidR="00DE4145" w:rsidRDefault="00DE4145" w:rsidP="007F6CC5">
      <w:r>
        <w:t>Las conclusiones pueden estar en esta sección o en una nueva.</w:t>
      </w:r>
    </w:p>
    <w:p w14:paraId="73C50B7A" w14:textId="77777777" w:rsidR="00590DAB" w:rsidRDefault="00590DAB" w:rsidP="00590DAB">
      <w:pPr>
        <w:pStyle w:val="Ttulo1"/>
      </w:pPr>
      <w:bookmarkStart w:id="12" w:name="_Toc66702552"/>
      <w:r>
        <w:t>Conclusiones</w:t>
      </w:r>
      <w:bookmarkEnd w:id="12"/>
    </w:p>
    <w:p w14:paraId="1ED69151" w14:textId="77777777" w:rsidR="005B07A6" w:rsidRDefault="009F7C98" w:rsidP="005B07A6">
      <w:r>
        <w:t>T</w:t>
      </w:r>
      <w:r w:rsidR="00DE4145">
        <w:t>ambién entrará dentro de las 8000 palabras.</w:t>
      </w:r>
      <w:r>
        <w:t xml:space="preserve"> </w:t>
      </w:r>
      <w:r w:rsidR="00590DAB">
        <w:t>Se deberán incluir las conclusiones del estudio de forma objetiva y basadas en los hallazgos o descripciones incluidas en la memoria.</w:t>
      </w:r>
      <w:bookmarkStart w:id="13" w:name="_Toc66702553"/>
    </w:p>
    <w:p w14:paraId="713EC96F" w14:textId="77777777" w:rsidR="005B07A6" w:rsidRDefault="005B07A6" w:rsidP="005B07A6"/>
    <w:p w14:paraId="6901FDBF" w14:textId="28918241" w:rsidR="00FE77D3" w:rsidRPr="005B07A6" w:rsidRDefault="00FE77D3" w:rsidP="005B07A6">
      <w:pPr>
        <w:rPr>
          <w:b/>
          <w:bCs/>
          <w:sz w:val="40"/>
          <w:szCs w:val="40"/>
        </w:rPr>
      </w:pPr>
      <w:r w:rsidRPr="005B07A6">
        <w:rPr>
          <w:b/>
          <w:bCs/>
          <w:sz w:val="40"/>
          <w:szCs w:val="40"/>
        </w:rPr>
        <w:t>Bibliografía</w:t>
      </w:r>
      <w:bookmarkEnd w:id="13"/>
    </w:p>
    <w:p w14:paraId="0C707CC1" w14:textId="31C64FED" w:rsidR="00E73B63" w:rsidRDefault="00E73B63" w:rsidP="00FE77D3">
      <w:r>
        <w:t xml:space="preserve">Las palabras de esta sección no se computan en las </w:t>
      </w:r>
      <w:r w:rsidR="00DE4145">
        <w:t>8</w:t>
      </w:r>
      <w:r>
        <w:t xml:space="preserve">000 palabras del núcleo de la memoria. </w:t>
      </w:r>
    </w:p>
    <w:p w14:paraId="30455BBD" w14:textId="77777777" w:rsidR="009F7C98" w:rsidRDefault="009F7C98" w:rsidP="009F7C98">
      <w:r>
        <w:t xml:space="preserve">Hay que usar un gestor bibliográfico como Zotero. Para la gestión de la bibliografía con Zotero, podéis echar un vistazo a </w:t>
      </w:r>
      <w:hyperlink r:id="rId23" w:history="1">
        <w:r w:rsidRPr="00D437AE">
          <w:rPr>
            <w:rStyle w:val="Hipervnculo"/>
          </w:rPr>
          <w:t>https://youtu.be/qO8dH0MaMPU</w:t>
        </w:r>
      </w:hyperlink>
      <w:r>
        <w:t xml:space="preserve">. </w:t>
      </w:r>
    </w:p>
    <w:p w14:paraId="08951624" w14:textId="77777777" w:rsidR="00DE4145" w:rsidRDefault="00FE77D3" w:rsidP="00FE77D3">
      <w:r>
        <w:t>Las citas bibliográficas en el texto deberán aparecer de la siguiente forma: "El procedimiento</w:t>
      </w:r>
      <w:r w:rsidR="00E73B63">
        <w:fldChar w:fldCharType="begin"/>
      </w:r>
      <w:r w:rsidR="00E73B63">
        <w:instrText xml:space="preserve"> ADDIN ZOTERO_ITEM CSL_CITATION {"citationID":"KEUhPJUt","properties":{"formattedCitation":"{\\rtf \\super 1\\nosupersub{}}","plainCitation":"1"},"citationItems":[{"id":70,"uris":["http://zotero.org/groups/38730/items/3T6TPVDV"],"uri":["http://zotero.org/groups/38730/items/3T6TPVDV"],"itemData":{"id":70,"type":"book","title":"Nondetects and Data Analysis: Statistics for Censored Environmental Data","publisher":"Wiley-Interscience","edition":"1","source":"Amazon.com","ISBN":"0-471-67173-8","shortTitle":"Nondetects and Data Analysis","author":[{"family":"Helsel","given":"Dennis R."},{"family":"USGS","given":""}],"issued":{"date-parts":[["2005"]]}}}],"schema":"https://github.com/citation-style-language/schema/raw/master/csl-citation.json"} </w:instrText>
      </w:r>
      <w:r w:rsidR="00E73B63">
        <w:fldChar w:fldCharType="separate"/>
      </w:r>
      <w:r w:rsidR="00E73B63" w:rsidRPr="00E73B63">
        <w:rPr>
          <w:rFonts w:cs="Arial"/>
          <w:szCs w:val="24"/>
          <w:vertAlign w:val="superscript"/>
        </w:rPr>
        <w:t>1</w:t>
      </w:r>
      <w:r w:rsidR="00E73B63">
        <w:fldChar w:fldCharType="end"/>
      </w:r>
      <w:r>
        <w:t xml:space="preserve"> utilizado se ha descrito previamente</w:t>
      </w:r>
      <w:r>
        <w:fldChar w:fldCharType="begin"/>
      </w:r>
      <w:r w:rsidR="00E73B63">
        <w:instrText xml:space="preserve"> ADDIN ZOTERO_ITEM CSL_CITATION {"citationID":"BYgvU7l7","properties":{"formattedCitation":"{\\rtf \\super 2\\nosupersub{}}","plainCitation":"2"},"citationItems":[{"id":219,"uris":["http://zotero.org/users/520854/items/QUEDF3BK"],"uri":["http://zotero.org/users/520854/items/QUEDF3BK"],"itemData":{"id":219,"type":"article-journal","title":"Using multiple exposimeters to evaluate the influence of the body when measuring personal exposition to radio frequency electromagnetic fields","container-title":"COMPEL: The International Journal for Computation and Mathematics in Electrical and Electronic Engineering","page":"1063-1069","volume":"34","issue":"4","abstract":"Purpose – Since first small personal exposimeters became available, some studies have characterized\npersonal exposition to radio frequency electromagnetic fields. The effect of body and relative position\nof the exposimeter have been also analyzed but some questions are still unanswered. The paper aims\nto discuss these issues.\nDesign/methodology/approach – Using three personal exposimeters in four different subjects,\nthe authors characterized and compared measurements in a controlled experiment.\nFindings – The authors found statistically significance differences between exposimeters\nand subjects due to relative position (right and left) and a control position far from the body\n(center). It should indicate that body and relative position of the exposimeter affect directly to the\nmeasurement, conditioning final and average results.\nResearch limitations/implications – Measurements using personal exposimeters have to be\nreconsidered and controlled.\nOriginality/value – The authors test personal exposimeters limitations in real conditions.\nKeywords Electromagnetic fields, Personal exposimeters, Radio frequency","DOI":"10.1108/COMPEL-10-2014-0268","ISSN":"0332-1649","journalAbbreviation":"COMPEL","author":[{"family":"Nájera","given":"Alberto"},{"family":"González-Rubio","given":"Jesús"},{"family":"Villalba","given":"José Manuel"},{"family":"Arribas","given":"Enrique"}],"issued":{"date-parts":[["2015"]]}}}],"schema":"https://github.com/citation-style-language/schema/raw/master/csl-citation.json"} </w:instrText>
      </w:r>
      <w:r>
        <w:fldChar w:fldCharType="separate"/>
      </w:r>
      <w:r w:rsidR="00E73B63" w:rsidRPr="00E73B63">
        <w:rPr>
          <w:rFonts w:cs="Arial"/>
          <w:szCs w:val="24"/>
          <w:vertAlign w:val="superscript"/>
        </w:rPr>
        <w:t>2</w:t>
      </w:r>
      <w:r>
        <w:fldChar w:fldCharType="end"/>
      </w:r>
      <w:r>
        <w:t>" de acuerdo al estilo de la revista The New England Journal of Medicine</w:t>
      </w:r>
      <w:r w:rsidR="00445F66">
        <w:t xml:space="preserve"> o Vancouver o el estilo de una revista del ámbito en el que se desarrolle el trabajo</w:t>
      </w:r>
      <w:r>
        <w:t>.</w:t>
      </w:r>
    </w:p>
    <w:p w14:paraId="1CF2C62D" w14:textId="13E1BEF4" w:rsidR="00DC7EA1" w:rsidRDefault="00FE77D3" w:rsidP="00DC7EA1">
      <w:r>
        <w:t>La bibliografía utilizada deberá ser de calidad. Se considerar</w:t>
      </w:r>
      <w:r w:rsidR="009F7C98">
        <w:t>á</w:t>
      </w:r>
      <w:r>
        <w:t xml:space="preserve">n las publicaciones en revistas indexadas en bases de datos de Web of </w:t>
      </w:r>
      <w:r w:rsidRPr="00FE77D3">
        <w:t>Science -WoS- (Arts and Humanities Citation Index, Social Sciences Citation Index,</w:t>
      </w:r>
      <w:r>
        <w:t xml:space="preserve"> Journal Citation Reports) y aquellas que ocupen posiciones relevantes en Scimago Journal Rank (SJR</w:t>
      </w:r>
      <w:bookmarkStart w:id="14" w:name="_Toc66702554"/>
      <w:r w:rsidR="00DC7EA1">
        <w:t>), Pubmed.</w:t>
      </w:r>
    </w:p>
    <w:p w14:paraId="1E715E84" w14:textId="69487D10" w:rsidR="00FE77D3" w:rsidRPr="009F7C98" w:rsidRDefault="00FE77D3" w:rsidP="00DC7EA1">
      <w:pPr>
        <w:rPr>
          <w:b/>
          <w:bCs/>
        </w:rPr>
      </w:pPr>
      <w:r w:rsidRPr="009F7C98">
        <w:rPr>
          <w:b/>
          <w:bCs/>
        </w:rPr>
        <w:t>Lista de referencias bibliográficas</w:t>
      </w:r>
      <w:bookmarkEnd w:id="14"/>
    </w:p>
    <w:p w14:paraId="7E43A6D2" w14:textId="77777777" w:rsidR="00FE77D3" w:rsidRDefault="00E73B63" w:rsidP="00FE77D3">
      <w:r>
        <w:t>Deberá seguir el estilo de bibliografía indicado anteriormente de la revista The New England Journal of Medicine</w:t>
      </w:r>
      <w:r w:rsidR="00327699">
        <w:t xml:space="preserve"> o Vancouver u otro del ámbito</w:t>
      </w:r>
      <w:r>
        <w:t>, de manera que:</w:t>
      </w:r>
    </w:p>
    <w:p w14:paraId="01FC4A86" w14:textId="77777777" w:rsidR="00E73B63" w:rsidRPr="00E73B63" w:rsidRDefault="00E73B63" w:rsidP="00E73B63">
      <w:pPr>
        <w:pStyle w:val="Bibliografa"/>
        <w:rPr>
          <w:rFonts w:cs="Arial"/>
          <w:lang w:val="en-GB"/>
        </w:rPr>
      </w:pPr>
      <w:r>
        <w:fldChar w:fldCharType="begin"/>
      </w:r>
      <w:r w:rsidRPr="00E73B63">
        <w:rPr>
          <w:lang w:val="en-GB"/>
        </w:rPr>
        <w:instrText xml:space="preserve"> ADDIN ZOTERO_BIBL {"custom":[]} CSL_BIBLIOGRAPHY </w:instrText>
      </w:r>
      <w:r>
        <w:fldChar w:fldCharType="separate"/>
      </w:r>
      <w:r w:rsidRPr="00E73B63">
        <w:rPr>
          <w:rFonts w:cs="Arial"/>
          <w:lang w:val="en-GB"/>
        </w:rPr>
        <w:t xml:space="preserve">1. </w:t>
      </w:r>
      <w:r w:rsidRPr="00E73B63">
        <w:rPr>
          <w:rFonts w:cs="Arial"/>
          <w:lang w:val="en-GB"/>
        </w:rPr>
        <w:tab/>
        <w:t xml:space="preserve">Helsel DR, USGS. Nondetects and Data Analysis: Statistics for Censored Environmental Data. 1st ed. Wiley-Interscience; 2005. </w:t>
      </w:r>
    </w:p>
    <w:p w14:paraId="46C3A117" w14:textId="44997F73" w:rsidR="00E73B63" w:rsidRPr="00E73B63" w:rsidRDefault="00E73B63" w:rsidP="00E73B63">
      <w:pPr>
        <w:pStyle w:val="Bibliografa"/>
        <w:rPr>
          <w:rFonts w:cs="Arial"/>
        </w:rPr>
      </w:pPr>
      <w:r w:rsidRPr="00E73B63">
        <w:rPr>
          <w:rFonts w:cs="Arial"/>
          <w:lang w:val="en-GB"/>
        </w:rPr>
        <w:t>2.</w:t>
      </w:r>
      <w:r w:rsidR="00B01252">
        <w:rPr>
          <w:rFonts w:cs="Arial"/>
          <w:lang w:val="en-GB"/>
        </w:rPr>
        <w:t xml:space="preserve"> </w:t>
      </w:r>
      <w:r w:rsidR="00B01252" w:rsidRPr="00B01252">
        <w:rPr>
          <w:rFonts w:cs="Arial"/>
          <w:lang w:val="en-US"/>
        </w:rPr>
        <w:t xml:space="preserve">Cohen, P.; Kajimura, S. The cellular and functional complexity of thermogenic fat. </w:t>
      </w:r>
      <w:r w:rsidR="00B01252" w:rsidRPr="00B01252">
        <w:rPr>
          <w:rFonts w:cs="Arial"/>
          <w:i/>
          <w:iCs/>
        </w:rPr>
        <w:t xml:space="preserve">Nat. Rev. Mol. Cell Biol. </w:t>
      </w:r>
      <w:r w:rsidR="00B01252" w:rsidRPr="00B01252">
        <w:rPr>
          <w:rFonts w:cs="Arial"/>
          <w:b/>
          <w:bCs/>
        </w:rPr>
        <w:t>2021</w:t>
      </w:r>
      <w:r w:rsidR="00B01252" w:rsidRPr="00B01252">
        <w:rPr>
          <w:rFonts w:cs="Arial"/>
        </w:rPr>
        <w:t xml:space="preserve">, </w:t>
      </w:r>
      <w:r w:rsidR="00B01252" w:rsidRPr="00B01252">
        <w:rPr>
          <w:rFonts w:cs="Arial"/>
          <w:i/>
          <w:iCs/>
        </w:rPr>
        <w:t>22</w:t>
      </w:r>
      <w:r w:rsidR="00B01252" w:rsidRPr="00B01252">
        <w:rPr>
          <w:rFonts w:cs="Arial"/>
        </w:rPr>
        <w:t>, 01234567.</w:t>
      </w:r>
    </w:p>
    <w:p w14:paraId="28475E25" w14:textId="4E25C7D0" w:rsidR="00FE77D3" w:rsidRPr="00B01252" w:rsidRDefault="00E73B63" w:rsidP="00B01252">
      <w:pPr>
        <w:rPr>
          <w:b/>
          <w:bCs/>
          <w:sz w:val="36"/>
          <w:szCs w:val="36"/>
        </w:rPr>
      </w:pPr>
      <w:r>
        <w:fldChar w:fldCharType="end"/>
      </w:r>
      <w:bookmarkStart w:id="15" w:name="_Toc66702555"/>
      <w:r w:rsidR="00FE77D3" w:rsidRPr="00B01252">
        <w:rPr>
          <w:b/>
          <w:bCs/>
          <w:sz w:val="36"/>
          <w:szCs w:val="36"/>
        </w:rPr>
        <w:t>Lista de abreviaturas</w:t>
      </w:r>
      <w:bookmarkEnd w:id="15"/>
      <w:r w:rsidR="009F7C98" w:rsidRPr="00B01252">
        <w:rPr>
          <w:b/>
          <w:bCs/>
          <w:sz w:val="36"/>
          <w:szCs w:val="36"/>
        </w:rPr>
        <w:t xml:space="preserve"> y otros anexos</w:t>
      </w:r>
    </w:p>
    <w:p w14:paraId="54F3824A" w14:textId="452849EA" w:rsidR="00FE77D3" w:rsidRDefault="00FE77D3" w:rsidP="00FE77D3">
      <w:r>
        <w:t>Cuando el número de abreviaturas utilizado en el texto sea alto, se deberá incluir una lista explicativa de abreviaturas.</w:t>
      </w:r>
      <w:r w:rsidR="00DC7EA1">
        <w:t xml:space="preserve"> Y, cada vez que haya una sigla en el texto principal, se debe poner su significado entre paréntesis, solo la primera vez.</w:t>
      </w:r>
    </w:p>
    <w:p w14:paraId="5A4E84E8" w14:textId="22DA7328" w:rsidR="009F7C98" w:rsidRPr="00FE77D3" w:rsidRDefault="009F7C98" w:rsidP="00FE77D3">
      <w:r>
        <w:t>Se puede incluir</w:t>
      </w:r>
      <w:r w:rsidR="00A67202">
        <w:t xml:space="preserve"> en esta sección</w:t>
      </w:r>
      <w:r>
        <w:t xml:space="preserve">, en su caso, </w:t>
      </w:r>
      <w:r w:rsidR="00A67202">
        <w:t xml:space="preserve">el documento de </w:t>
      </w:r>
      <w:r>
        <w:t xml:space="preserve">autorización del comité ético del hospital </w:t>
      </w:r>
      <w:r w:rsidR="00A67202">
        <w:t xml:space="preserve">CEIm </w:t>
      </w:r>
      <w:r>
        <w:t>cuando el TFG se haya realizado con muestras o datos humanos. Y en su caso, también se puede incluir la autorización del CEEA</w:t>
      </w:r>
      <w:r w:rsidR="00A67202">
        <w:t>/JCCM</w:t>
      </w:r>
      <w:r>
        <w:t xml:space="preserve"> </w:t>
      </w:r>
      <w:r w:rsidR="00A67202">
        <w:t>si es un</w:t>
      </w:r>
      <w:r>
        <w:t xml:space="preserve"> t</w:t>
      </w:r>
      <w:r w:rsidR="00754EDB">
        <w:t>ra</w:t>
      </w:r>
      <w:r>
        <w:t xml:space="preserve">bajo </w:t>
      </w:r>
      <w:r w:rsidR="00A67202">
        <w:t xml:space="preserve">experimental </w:t>
      </w:r>
      <w:r>
        <w:t>con animales</w:t>
      </w:r>
      <w:r w:rsidR="004D6CB6">
        <w:t xml:space="preserve"> o la autorización del CEIS si es un trabajo social con personas</w:t>
      </w:r>
      <w:r>
        <w:t>.</w:t>
      </w:r>
    </w:p>
    <w:sectPr w:rsidR="009F7C98" w:rsidRPr="00FE77D3" w:rsidSect="005D30D4">
      <w:type w:val="oddPage"/>
      <w:pgSz w:w="11906" w:h="16838" w:code="9"/>
      <w:pgMar w:top="1418" w:right="1701" w:bottom="1418" w:left="1701"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EB16F0" w14:textId="77777777" w:rsidR="00335DE6" w:rsidRDefault="00335DE6" w:rsidP="007F6CC5">
      <w:pPr>
        <w:spacing w:before="0" w:after="0"/>
      </w:pPr>
      <w:r>
        <w:separator/>
      </w:r>
    </w:p>
  </w:endnote>
  <w:endnote w:type="continuationSeparator" w:id="0">
    <w:p w14:paraId="4F9A1FA4" w14:textId="77777777" w:rsidR="00335DE6" w:rsidRDefault="00335DE6" w:rsidP="007F6CC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78A2C" w14:textId="77777777" w:rsidR="00FE0109" w:rsidRDefault="00FE010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FBC623" w14:textId="0C94D587" w:rsidR="000128EC" w:rsidRPr="00FE0109" w:rsidRDefault="000128EC" w:rsidP="00FE010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D9350C" w14:textId="77777777" w:rsidR="00FE0109" w:rsidRDefault="00FE010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ACFEF" w14:textId="4A9530D4" w:rsidR="00FE0109" w:rsidRPr="009E5C7A" w:rsidRDefault="00FE0109" w:rsidP="009E5C7A">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E8B81D" w14:textId="77777777" w:rsidR="009E5C7A" w:rsidRPr="00E73B63" w:rsidRDefault="009E5C7A" w:rsidP="00E73B63">
    <w:pPr>
      <w:pStyle w:val="Piedepgina"/>
    </w:pPr>
    <w:r>
      <w:rPr>
        <w:noProof/>
        <w:lang w:eastAsia="es-ES"/>
      </w:rPr>
      <mc:AlternateContent>
        <mc:Choice Requires="wps">
          <w:drawing>
            <wp:anchor distT="0" distB="0" distL="114300" distR="114300" simplePos="0" relativeHeight="251667456" behindDoc="0" locked="0" layoutInCell="1" allowOverlap="1" wp14:anchorId="12EC31A4" wp14:editId="0A3912DC">
              <wp:simplePos x="0" y="0"/>
              <wp:positionH relativeFrom="column">
                <wp:posOffset>-113030</wp:posOffset>
              </wp:positionH>
              <wp:positionV relativeFrom="paragraph">
                <wp:posOffset>-104775</wp:posOffset>
              </wp:positionV>
              <wp:extent cx="5460521" cy="0"/>
              <wp:effectExtent l="0" t="19050" r="26035" b="19050"/>
              <wp:wrapNone/>
              <wp:docPr id="12" name="Conector recto 12"/>
              <wp:cNvGraphicFramePr/>
              <a:graphic xmlns:a="http://schemas.openxmlformats.org/drawingml/2006/main">
                <a:graphicData uri="http://schemas.microsoft.com/office/word/2010/wordprocessingShape">
                  <wps:wsp>
                    <wps:cNvCnPr/>
                    <wps:spPr>
                      <a:xfrm>
                        <a:off x="0" y="0"/>
                        <a:ext cx="5460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8430D3" id="Conector recto 12"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8.9pt,-8.25pt" to="421.0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" strokecolor="black [3213]" strokeweight="2.25pt">
              <v:stroke joinstyle="miter"/>
            </v:line>
          </w:pict>
        </mc:Fallback>
      </mc:AlternateContent>
    </w:r>
    <w:r>
      <w:t>Nombre Autor</w:t>
    </w:r>
    <w:r>
      <w:tab/>
    </w:r>
    <w:r>
      <w:tab/>
    </w:r>
    <w:r>
      <w:fldChar w:fldCharType="begin"/>
    </w:r>
    <w:r>
      <w:instrText>PAGE   \* MERGEFORMAT</w:instrText>
    </w:r>
    <w:r>
      <w:fldChar w:fldCharType="separate"/>
    </w:r>
    <w:r>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68016" w14:textId="77777777" w:rsidR="00335DE6" w:rsidRDefault="00335DE6" w:rsidP="007F6CC5">
      <w:pPr>
        <w:spacing w:before="0" w:after="0"/>
      </w:pPr>
      <w:r>
        <w:separator/>
      </w:r>
    </w:p>
  </w:footnote>
  <w:footnote w:type="continuationSeparator" w:id="0">
    <w:p w14:paraId="62394757" w14:textId="77777777" w:rsidR="00335DE6" w:rsidRDefault="00335DE6" w:rsidP="007F6CC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02B7C" w14:textId="77777777" w:rsidR="00FE0109" w:rsidRDefault="00FE010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3DEE3F" w14:textId="77777777" w:rsidR="00E73B63" w:rsidRPr="00E73B63" w:rsidRDefault="00E73B63" w:rsidP="00E73B63">
    <w:pPr>
      <w:pStyle w:val="Encabezado"/>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5F9702" w14:textId="77777777" w:rsidR="00FE0109" w:rsidRDefault="00FE010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F40563" w14:textId="77777777" w:rsidR="00FE0109" w:rsidRPr="009E5C7A" w:rsidRDefault="00FE0109" w:rsidP="009E5C7A">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5250" w:type="pct"/>
      <w:jc w:val="center"/>
      <w:tblLook w:val="04A0" w:firstRow="1" w:lastRow="0" w:firstColumn="1" w:lastColumn="0" w:noHBand="0" w:noVBand="1"/>
    </w:tblPr>
    <w:tblGrid>
      <w:gridCol w:w="2127"/>
      <w:gridCol w:w="6504"/>
    </w:tblGrid>
    <w:tr w:rsidR="009E5C7A" w:rsidRPr="00E73B63" w14:paraId="133DE5A0" w14:textId="77777777" w:rsidTr="00E73B63">
      <w:trPr>
        <w:trHeight w:val="567"/>
        <w:jc w:val="center"/>
      </w:trPr>
      <w:tc>
        <w:tcPr>
          <w:tcW w:w="2127" w:type="dxa"/>
          <w:tcBorders>
            <w:top w:val="nil"/>
            <w:left w:val="nil"/>
            <w:bottom w:val="single" w:sz="18" w:space="0" w:color="000000"/>
            <w:right w:val="nil"/>
          </w:tcBorders>
        </w:tcPr>
        <w:p w14:paraId="46D5E2B6" w14:textId="77777777" w:rsidR="009E5C7A" w:rsidRDefault="009E5C7A" w:rsidP="00E73B63">
          <w:pPr>
            <w:pStyle w:val="Encabezado"/>
            <w:jc w:val="left"/>
          </w:pPr>
          <w:r>
            <w:rPr>
              <w:noProof/>
            </w:rPr>
            <w:drawing>
              <wp:inline distT="0" distB="0" distL="0" distR="0" wp14:anchorId="11DA0B1A" wp14:editId="74E8AD59">
                <wp:extent cx="586854" cy="362464"/>
                <wp:effectExtent l="0" t="0" r="381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CLM_BUEN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99963" cy="370560"/>
                        </a:xfrm>
                        <a:prstGeom prst="rect">
                          <a:avLst/>
                        </a:prstGeom>
                      </pic:spPr>
                    </pic:pic>
                  </a:graphicData>
                </a:graphic>
              </wp:inline>
            </w:drawing>
          </w:r>
        </w:p>
      </w:tc>
      <w:tc>
        <w:tcPr>
          <w:tcW w:w="6504" w:type="dxa"/>
          <w:tcBorders>
            <w:top w:val="nil"/>
            <w:left w:val="nil"/>
            <w:bottom w:val="single" w:sz="18" w:space="0" w:color="000000"/>
            <w:right w:val="nil"/>
          </w:tcBorders>
          <w:vAlign w:val="center"/>
        </w:tcPr>
        <w:p w14:paraId="166747E5" w14:textId="77777777" w:rsidR="009E5C7A" w:rsidRPr="00E73B63" w:rsidRDefault="009E5C7A" w:rsidP="00E73B63">
          <w:pPr>
            <w:pStyle w:val="Encabezado"/>
            <w:jc w:val="right"/>
            <w:rPr>
              <w:color w:val="auto"/>
              <w:lang w:val="en-GB"/>
            </w:rPr>
          </w:pPr>
          <w:r w:rsidRPr="00E73B63">
            <w:rPr>
              <w:color w:val="auto"/>
              <w:lang w:val="en-GB"/>
            </w:rPr>
            <w:t>Título_BREVE</w:t>
          </w:r>
        </w:p>
      </w:tc>
    </w:tr>
  </w:tbl>
  <w:p w14:paraId="489EDEE6" w14:textId="77777777" w:rsidR="009E5C7A" w:rsidRPr="00E73B63" w:rsidRDefault="009E5C7A" w:rsidP="00E73B63">
    <w:pPr>
      <w:pStyle w:val="Encabezado"/>
      <w:rPr>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6"/>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D30D4"/>
    <w:rsid w:val="000128EC"/>
    <w:rsid w:val="00086795"/>
    <w:rsid w:val="000C154C"/>
    <w:rsid w:val="000C534E"/>
    <w:rsid w:val="000D7046"/>
    <w:rsid w:val="00144C0D"/>
    <w:rsid w:val="00180FB8"/>
    <w:rsid w:val="002531C3"/>
    <w:rsid w:val="00323677"/>
    <w:rsid w:val="00327699"/>
    <w:rsid w:val="00335DE6"/>
    <w:rsid w:val="003607D2"/>
    <w:rsid w:val="003E2A02"/>
    <w:rsid w:val="004334C1"/>
    <w:rsid w:val="00445F66"/>
    <w:rsid w:val="004D6CB6"/>
    <w:rsid w:val="005667F4"/>
    <w:rsid w:val="00590DAB"/>
    <w:rsid w:val="005B07A6"/>
    <w:rsid w:val="005C17D4"/>
    <w:rsid w:val="005D30D4"/>
    <w:rsid w:val="00644E6A"/>
    <w:rsid w:val="0064641D"/>
    <w:rsid w:val="006B4622"/>
    <w:rsid w:val="006F189B"/>
    <w:rsid w:val="0073693B"/>
    <w:rsid w:val="00754EDB"/>
    <w:rsid w:val="007819C5"/>
    <w:rsid w:val="007D56CE"/>
    <w:rsid w:val="007D7A36"/>
    <w:rsid w:val="007F6CC5"/>
    <w:rsid w:val="0083486C"/>
    <w:rsid w:val="008E0E4A"/>
    <w:rsid w:val="009A1C2E"/>
    <w:rsid w:val="009E5706"/>
    <w:rsid w:val="009E5C7A"/>
    <w:rsid w:val="009F7C98"/>
    <w:rsid w:val="00A05E24"/>
    <w:rsid w:val="00A216A7"/>
    <w:rsid w:val="00A67202"/>
    <w:rsid w:val="00AF585F"/>
    <w:rsid w:val="00B01252"/>
    <w:rsid w:val="00B147B0"/>
    <w:rsid w:val="00B56802"/>
    <w:rsid w:val="00B61744"/>
    <w:rsid w:val="00C03886"/>
    <w:rsid w:val="00C74C5D"/>
    <w:rsid w:val="00C86B6A"/>
    <w:rsid w:val="00CC07E6"/>
    <w:rsid w:val="00D12992"/>
    <w:rsid w:val="00D258A4"/>
    <w:rsid w:val="00D91991"/>
    <w:rsid w:val="00DC443A"/>
    <w:rsid w:val="00DC7EA1"/>
    <w:rsid w:val="00DE4145"/>
    <w:rsid w:val="00E73B63"/>
    <w:rsid w:val="00ED31C0"/>
    <w:rsid w:val="00FE0109"/>
    <w:rsid w:val="00FE77D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4B840"/>
  <w15:chartTrackingRefBased/>
  <w15:docId w15:val="{3E68BBCB-F207-4BA1-B789-13924E816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C7A"/>
    <w:pPr>
      <w:spacing w:before="120" w:after="120" w:line="360" w:lineRule="auto"/>
      <w:jc w:val="both"/>
    </w:pPr>
    <w:rPr>
      <w:rFonts w:ascii="Arial" w:hAnsi="Arial"/>
      <w:sz w:val="24"/>
    </w:rPr>
  </w:style>
  <w:style w:type="paragraph" w:styleId="Ttulo1">
    <w:name w:val="heading 1"/>
    <w:basedOn w:val="Normal"/>
    <w:next w:val="Normal"/>
    <w:link w:val="Ttulo1Car"/>
    <w:uiPriority w:val="9"/>
    <w:qFormat/>
    <w:rsid w:val="00C74C5D"/>
    <w:pPr>
      <w:keepNext/>
      <w:keepLines/>
      <w:spacing w:before="480"/>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7F6CC5"/>
    <w:pPr>
      <w:keepNext/>
      <w:keepLines/>
      <w:spacing w:before="360"/>
      <w:outlineLvl w:val="1"/>
    </w:pPr>
    <w:rPr>
      <w:rFonts w:eastAsiaTheme="majorEastAsia" w:cstheme="majorBidi"/>
      <w:b/>
      <w:sz w:val="28"/>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ortada-TtulodelTFG">
    <w:name w:val="Portada-Título del TFG"/>
    <w:next w:val="Normal"/>
    <w:qFormat/>
    <w:rsid w:val="005D30D4"/>
    <w:pPr>
      <w:spacing w:before="480" w:after="480" w:line="360" w:lineRule="auto"/>
      <w:jc w:val="center"/>
    </w:pPr>
    <w:rPr>
      <w:rFonts w:ascii="Arial" w:eastAsia="Times New Roman" w:hAnsi="Arial" w:cs="Arial"/>
      <w:b/>
      <w:bCs/>
      <w:caps/>
      <w:sz w:val="36"/>
      <w:szCs w:val="24"/>
      <w:lang w:val="en-US" w:eastAsia="es-ES"/>
    </w:rPr>
  </w:style>
  <w:style w:type="paragraph" w:customStyle="1" w:styleId="Portada-SubttuloCentroFacultadrea">
    <w:name w:val="Portada-Subtítulo_Centro_Facultad_Área"/>
    <w:basedOn w:val="Normal"/>
    <w:qFormat/>
    <w:rsid w:val="005D30D4"/>
    <w:pPr>
      <w:spacing w:before="240" w:after="240"/>
      <w:jc w:val="center"/>
    </w:pPr>
    <w:rPr>
      <w:b/>
    </w:rPr>
  </w:style>
  <w:style w:type="paragraph" w:customStyle="1" w:styleId="ImgenesCENTRADAS">
    <w:name w:val="Imágenes CENTRADAS"/>
    <w:basedOn w:val="Normal"/>
    <w:qFormat/>
    <w:rsid w:val="005D30D4"/>
    <w:pPr>
      <w:spacing w:before="240"/>
      <w:jc w:val="center"/>
    </w:pPr>
  </w:style>
  <w:style w:type="character" w:styleId="Hipervnculo">
    <w:name w:val="Hyperlink"/>
    <w:basedOn w:val="Fuentedeprrafopredeter"/>
    <w:uiPriority w:val="99"/>
    <w:unhideWhenUsed/>
    <w:rsid w:val="005D30D4"/>
    <w:rPr>
      <w:color w:val="0563C1" w:themeColor="hyperlink"/>
      <w:u w:val="single"/>
    </w:rPr>
  </w:style>
  <w:style w:type="paragraph" w:customStyle="1" w:styleId="Portada-AutoryTutor">
    <w:name w:val="Portada-Autor_y_Tutor"/>
    <w:basedOn w:val="Normal"/>
    <w:qFormat/>
    <w:rsid w:val="005D30D4"/>
    <w:pPr>
      <w:jc w:val="center"/>
    </w:pPr>
  </w:style>
  <w:style w:type="character" w:customStyle="1" w:styleId="Ttulo1Car">
    <w:name w:val="Título 1 Car"/>
    <w:basedOn w:val="Fuentedeprrafopredeter"/>
    <w:link w:val="Ttulo1"/>
    <w:uiPriority w:val="9"/>
    <w:rsid w:val="00C74C5D"/>
    <w:rPr>
      <w:rFonts w:ascii="Arial" w:eastAsiaTheme="majorEastAsia" w:hAnsi="Arial" w:cstheme="majorBidi"/>
      <w:b/>
      <w:color w:val="000000" w:themeColor="text1"/>
      <w:sz w:val="36"/>
      <w:szCs w:val="32"/>
    </w:rPr>
  </w:style>
  <w:style w:type="paragraph" w:styleId="Encabezado">
    <w:name w:val="header"/>
    <w:basedOn w:val="Normal"/>
    <w:link w:val="EncabezadoCar"/>
    <w:uiPriority w:val="99"/>
    <w:unhideWhenUsed/>
    <w:rsid w:val="00E73B63"/>
    <w:pPr>
      <w:tabs>
        <w:tab w:val="center" w:pos="4252"/>
        <w:tab w:val="right" w:pos="8504"/>
      </w:tabs>
      <w:spacing w:before="0" w:after="0"/>
    </w:pPr>
    <w:rPr>
      <w:color w:val="000000" w:themeColor="text1"/>
    </w:rPr>
  </w:style>
  <w:style w:type="character" w:customStyle="1" w:styleId="EncabezadoCar">
    <w:name w:val="Encabezado Car"/>
    <w:basedOn w:val="Fuentedeprrafopredeter"/>
    <w:link w:val="Encabezado"/>
    <w:uiPriority w:val="99"/>
    <w:rsid w:val="00E73B63"/>
    <w:rPr>
      <w:rFonts w:ascii="Arial" w:hAnsi="Arial"/>
      <w:color w:val="000000" w:themeColor="text1"/>
      <w:sz w:val="24"/>
    </w:rPr>
  </w:style>
  <w:style w:type="paragraph" w:styleId="Piedepgina">
    <w:name w:val="footer"/>
    <w:basedOn w:val="Normal"/>
    <w:link w:val="PiedepginaCar"/>
    <w:uiPriority w:val="99"/>
    <w:unhideWhenUsed/>
    <w:rsid w:val="007F6CC5"/>
    <w:pPr>
      <w:tabs>
        <w:tab w:val="center" w:pos="4252"/>
        <w:tab w:val="right" w:pos="8504"/>
      </w:tabs>
      <w:spacing w:before="0" w:after="0"/>
    </w:pPr>
  </w:style>
  <w:style w:type="character" w:customStyle="1" w:styleId="PiedepginaCar">
    <w:name w:val="Pie de página Car"/>
    <w:basedOn w:val="Fuentedeprrafopredeter"/>
    <w:link w:val="Piedepgina"/>
    <w:uiPriority w:val="99"/>
    <w:rsid w:val="007F6CC5"/>
    <w:rPr>
      <w:rFonts w:ascii="Arial" w:hAnsi="Arial"/>
      <w:sz w:val="24"/>
    </w:rPr>
  </w:style>
  <w:style w:type="character" w:customStyle="1" w:styleId="Ttulo2Car">
    <w:name w:val="Título 2 Car"/>
    <w:basedOn w:val="Fuentedeprrafopredeter"/>
    <w:link w:val="Ttulo2"/>
    <w:uiPriority w:val="9"/>
    <w:rsid w:val="007F6CC5"/>
    <w:rPr>
      <w:rFonts w:ascii="Arial" w:eastAsiaTheme="majorEastAsia" w:hAnsi="Arial" w:cstheme="majorBidi"/>
      <w:b/>
      <w:sz w:val="28"/>
      <w:szCs w:val="26"/>
    </w:rPr>
  </w:style>
  <w:style w:type="paragraph" w:styleId="Descripcin">
    <w:name w:val="caption"/>
    <w:aliases w:val="Descripción de Figura"/>
    <w:basedOn w:val="Normal"/>
    <w:next w:val="Normal"/>
    <w:uiPriority w:val="35"/>
    <w:unhideWhenUsed/>
    <w:qFormat/>
    <w:rsid w:val="00590DAB"/>
    <w:pPr>
      <w:spacing w:before="240" w:after="240"/>
      <w:jc w:val="center"/>
    </w:pPr>
    <w:rPr>
      <w:iCs/>
      <w:sz w:val="22"/>
      <w:szCs w:val="18"/>
    </w:rPr>
  </w:style>
  <w:style w:type="table" w:styleId="Tablaconcuadrcula">
    <w:name w:val="Table Grid"/>
    <w:basedOn w:val="Tablanormal"/>
    <w:uiPriority w:val="39"/>
    <w:rsid w:val="00C74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tablas">
    <w:name w:val="Estilo tablas"/>
    <w:basedOn w:val="Normal"/>
    <w:qFormat/>
    <w:rsid w:val="00590DAB"/>
    <w:pPr>
      <w:spacing w:before="0" w:after="0"/>
    </w:pPr>
    <w:rPr>
      <w:sz w:val="20"/>
    </w:rPr>
  </w:style>
  <w:style w:type="paragraph" w:styleId="Bibliografa">
    <w:name w:val="Bibliography"/>
    <w:basedOn w:val="Normal"/>
    <w:next w:val="Normal"/>
    <w:uiPriority w:val="37"/>
    <w:unhideWhenUsed/>
    <w:rsid w:val="00E73B63"/>
    <w:pPr>
      <w:tabs>
        <w:tab w:val="left" w:pos="384"/>
      </w:tabs>
      <w:spacing w:after="240"/>
      <w:ind w:left="384" w:hanging="384"/>
    </w:pPr>
  </w:style>
  <w:style w:type="paragraph" w:styleId="TtuloTDC">
    <w:name w:val="TOC Heading"/>
    <w:basedOn w:val="Ttulo1"/>
    <w:next w:val="Normal"/>
    <w:uiPriority w:val="39"/>
    <w:unhideWhenUsed/>
    <w:qFormat/>
    <w:rsid w:val="00E73B63"/>
    <w:pPr>
      <w:spacing w:before="240" w:after="0"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DE4145"/>
    <w:pPr>
      <w:spacing w:after="0"/>
    </w:pPr>
    <w:rPr>
      <w:b/>
    </w:rPr>
  </w:style>
  <w:style w:type="paragraph" w:styleId="TDC2">
    <w:name w:val="toc 2"/>
    <w:basedOn w:val="Normal"/>
    <w:next w:val="Normal"/>
    <w:autoRedefine/>
    <w:uiPriority w:val="39"/>
    <w:unhideWhenUsed/>
    <w:rsid w:val="00DE4145"/>
    <w:pPr>
      <w:spacing w:before="0" w:after="0"/>
      <w:ind w:left="238"/>
    </w:pPr>
  </w:style>
  <w:style w:type="paragraph" w:customStyle="1" w:styleId="Default">
    <w:name w:val="Default"/>
    <w:rsid w:val="009E5C7A"/>
    <w:pPr>
      <w:autoSpaceDE w:val="0"/>
      <w:autoSpaceDN w:val="0"/>
      <w:adjustRightInd w:val="0"/>
      <w:spacing w:after="0" w:line="240" w:lineRule="auto"/>
    </w:pPr>
    <w:rPr>
      <w:rFonts w:ascii="Cambria" w:hAnsi="Cambria" w:cs="Cambria"/>
      <w:color w:val="000000"/>
      <w:sz w:val="24"/>
      <w:szCs w:val="24"/>
    </w:rPr>
  </w:style>
  <w:style w:type="character" w:styleId="Mencinsinresolver">
    <w:name w:val="Unresolved Mention"/>
    <w:basedOn w:val="Fuentedeprrafopredeter"/>
    <w:uiPriority w:val="99"/>
    <w:semiHidden/>
    <w:unhideWhenUsed/>
    <w:rsid w:val="009E5C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umno.Apellido@uclm.es"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hyperlink" Target="https://journals.plos.org/plosmedicine/article?id=10.1371/journal.pmed.1000097" TargetMode="Externa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yperlink" Target="https://youtu.be/qO8dH0MaMPU"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Tutor.Apellido@uclm.es" TargetMode="External"/><Relationship Id="rId23" Type="http://schemas.openxmlformats.org/officeDocument/2006/relationships/hyperlink" Target="https://youtu.be/qO8dH0MaMPU" TargetMode="Externa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95C6B-0F2E-4518-83A8-88F7A5412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1</Pages>
  <Words>1975</Words>
  <Characters>10865</Characters>
  <Application>Microsoft Office Word</Application>
  <DocSecurity>0</DocSecurity>
  <Lines>90</Lines>
  <Paragraphs>25</Paragraphs>
  <ScaleCrop>false</ScaleCrop>
  <HeadingPairs>
    <vt:vector size="4" baseType="variant">
      <vt:variant>
        <vt:lpstr>Título</vt:lpstr>
      </vt:variant>
      <vt:variant>
        <vt:i4>1</vt:i4>
      </vt:variant>
      <vt:variant>
        <vt:lpstr>Títulos</vt:lpstr>
      </vt:variant>
      <vt:variant>
        <vt:i4>14</vt:i4>
      </vt:variant>
    </vt:vector>
  </HeadingPairs>
  <TitlesOfParts>
    <vt:vector size="15" baseType="lpstr">
      <vt:lpstr/>
      <vt:lpstr>Agradecimientos (esta sección es opcional)</vt:lpstr>
      <vt:lpstr>Número de palabras por sección</vt:lpstr>
      <vt:lpstr>Tabla de Contenido</vt:lpstr>
      <vt:lpstr>Resumen</vt:lpstr>
      <vt:lpstr>Introducción</vt:lpstr>
      <vt:lpstr>    Hipótesis</vt:lpstr>
      <vt:lpstr>    Objetivos</vt:lpstr>
      <vt:lpstr>Materiales y Métodos</vt:lpstr>
      <vt:lpstr>Resultados</vt:lpstr>
      <vt:lpstr>    Figuras y tablas</vt:lpstr>
      <vt:lpstr>Discusión</vt:lpstr>
      <vt:lpstr>Conclusiones</vt:lpstr>
      <vt:lpstr>Bibliografía</vt:lpstr>
      <vt:lpstr>Lista de abreviaturas y otros anexos</vt:lpstr>
    </vt:vector>
  </TitlesOfParts>
  <Company/>
  <LinksUpToDate>false</LinksUpToDate>
  <CharactersWithSpaces>1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Nájera López</dc:creator>
  <cp:keywords/>
  <dc:description/>
  <cp:lastModifiedBy>Victoriano Baladrón García</cp:lastModifiedBy>
  <cp:revision>14</cp:revision>
  <dcterms:created xsi:type="dcterms:W3CDTF">2021-03-15T11:14:00Z</dcterms:created>
  <dcterms:modified xsi:type="dcterms:W3CDTF">2025-09-19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QcUN5eXg"/&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